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6608DF">
      <w:pPr>
        <w:spacing w:line="360" w:lineRule="auto"/>
        <w:contextualSpacing/>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6608DF">
      <w:pPr>
        <w:spacing w:line="360" w:lineRule="auto"/>
        <w:contextualSpacing/>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6608DF">
      <w:pPr>
        <w:pBdr>
          <w:bottom w:val="single" w:sz="4" w:space="1" w:color="auto"/>
        </w:pBdr>
        <w:spacing w:line="360" w:lineRule="auto"/>
        <w:contextualSpacing/>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Abstract</w:t>
      </w:r>
    </w:p>
    <w:p w14:paraId="4651CB19" w14:textId="32AE5CE6" w:rsidR="00FD3332" w:rsidRPr="00753C9C" w:rsidRDefault="008A0C24" w:rsidP="006608DF">
      <w:pPr>
        <w:spacing w:line="360" w:lineRule="auto"/>
        <w:contextualSpacing/>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34 meters per year, and a net growth of 1.68 meters </w:t>
      </w:r>
      <w:commentRangeStart w:id="0"/>
      <w:r w:rsidR="004B1085">
        <w:rPr>
          <w:rFonts w:ascii="Times New Roman" w:hAnsi="Times New Roman" w:cs="Times New Roman"/>
        </w:rPr>
        <w:t>over the timeframe of the research</w:t>
      </w:r>
      <w:commentRangeEnd w:id="0"/>
      <w:r w:rsidR="004B1085">
        <w:rPr>
          <w:rStyle w:val="CommentReference"/>
        </w:rPr>
        <w:commentReference w:id="0"/>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6608DF">
      <w:pPr>
        <w:spacing w:line="360" w:lineRule="auto"/>
        <w:contextualSpacing/>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59972A7A" w14:textId="78E81708" w:rsidR="00820944" w:rsidRPr="00753C9C" w:rsidRDefault="00820944" w:rsidP="006608DF">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5CBA1A4E" w:rsidR="0062771C" w:rsidRPr="00753C9C" w:rsidRDefault="00BB4C58" w:rsidP="006608DF">
      <w:pPr>
        <w:spacing w:line="360" w:lineRule="auto"/>
        <w:contextualSpacing/>
        <w:rPr>
          <w:rFonts w:ascii="Times New Roman" w:hAnsi="Times New Roman" w:cs="Times New Roman"/>
        </w:rPr>
      </w:pPr>
      <w:r>
        <w:rPr>
          <w:rFonts w:ascii="Times New Roman" w:hAnsi="Times New Roman" w:cs="Times New Roman"/>
        </w:rPr>
        <w:lastRenderedPageBreak/>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5646D599" w:rsidR="0013203B"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lastRenderedPageBreak/>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w:t>
      </w:r>
      <w:r w:rsidR="001E0097">
        <w:rPr>
          <w:rFonts w:ascii="Times New Roman" w:hAnsi="Times New Roman" w:cs="Times New Roman"/>
        </w:rPr>
        <w:lastRenderedPageBreak/>
        <w:t xml:space="preserve">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72EA7F2C" w:rsidR="00BB4C58" w:rsidRPr="00613D84"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ICESat) mission collected global waveform LiDAR data</w:t>
      </w:r>
      <w:r w:rsidR="00336BC3">
        <w:rPr>
          <w:rFonts w:ascii="Times New Roman" w:hAnsi="Times New Roman" w:cs="Times New Roman"/>
        </w:rPr>
        <w:t>, quantifying 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r w:rsidR="00920CC3">
        <w:rPr>
          <w:rFonts w:ascii="Times New Roman" w:hAnsi="Times New Roman" w:cs="Times New Roman"/>
        </w:rPr>
        <w:t>ICESat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building on the success of the first ICESat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0459D06A" w:rsidR="00DB4156" w:rsidRDefault="00D70F21" w:rsidP="006608DF">
      <w:pPr>
        <w:spacing w:line="360" w:lineRule="auto"/>
        <w:contextualSpacing/>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48B58743" w:rsidR="00A062AE"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BA15CE">
        <w:rPr>
          <w:rFonts w:ascii="Times New Roman" w:hAnsi="Times New Roman" w:cs="Times New Roman"/>
        </w:rPr>
        <w:t>,</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Markus et al., 2017;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surfaces like land ice, up to 10 signal photons may be returned per laser pulse. Over vegetated </w:t>
      </w:r>
      <w:r w:rsidR="008219E2">
        <w:rPr>
          <w:rFonts w:ascii="Times New Roman" w:hAnsi="Times New Roman" w:cs="Times New Roman"/>
        </w:rPr>
        <w:lastRenderedPageBreak/>
        <w:t xml:space="preserve">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42DF1F9" w:rsidR="00C76E14" w:rsidRDefault="00F66DB2" w:rsidP="006608DF">
      <w:pPr>
        <w:spacing w:line="360" w:lineRule="auto"/>
        <w:contextualSpacing/>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S, A. Liu et al. (2021) reported a mean bias of -0.77 m, and a mean absolute error of 4.33 m.</w:t>
      </w:r>
    </w:p>
    <w:p w14:paraId="46708F7E" w14:textId="279E5F58" w:rsidR="00F66DB2" w:rsidRDefault="00C76E14" w:rsidP="006608DF">
      <w:pPr>
        <w:spacing w:line="360" w:lineRule="auto"/>
        <w:contextualSpacing/>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6608DF">
      <w:pPr>
        <w:spacing w:line="360" w:lineRule="auto"/>
        <w:contextualSpacing/>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xml:space="preserve">, geolocation accuracy, atmospheric noise, local disturbance history, and </w:t>
      </w:r>
      <w:r>
        <w:rPr>
          <w:rFonts w:ascii="Times New Roman" w:hAnsi="Times New Roman" w:cs="Times New Roman"/>
        </w:rPr>
        <w:lastRenderedPageBreak/>
        <w:t>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6608DF">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6608DF">
      <w:pPr>
        <w:spacing w:line="360" w:lineRule="auto"/>
        <w:contextualSpacing/>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6608DF">
      <w:pPr>
        <w:keepNext/>
        <w:spacing w:line="360" w:lineRule="auto"/>
        <w:contextualSpacing/>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51AA6AB9" w:rsidR="00767262" w:rsidRPr="00893C99" w:rsidRDefault="00A828A6" w:rsidP="006608DF">
      <w:pPr>
        <w:pStyle w:val="Caption"/>
        <w:spacing w:line="360" w:lineRule="auto"/>
        <w:contextualSpacing/>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4EF0D09F" w:rsidR="00CD5EF3" w:rsidRPr="003A4DA3" w:rsidRDefault="00767262" w:rsidP="006608DF">
      <w:pPr>
        <w:spacing w:line="360" w:lineRule="auto"/>
        <w:contextualSpacing/>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 xml:space="preserve">even after quality filters.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 xml:space="preserve">As of 2023, the National Land Cover Database characterizes the study area as predominantly Woody </w:t>
      </w:r>
      <w:r w:rsidR="004B4B11">
        <w:rPr>
          <w:rFonts w:ascii="Times New Roman" w:hAnsi="Times New Roman" w:cs="Times New Roman"/>
        </w:rPr>
        <w:lastRenderedPageBreak/>
        <w:t>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and Evergreen Forest</w:t>
      </w:r>
      <w:r w:rsidR="00AA44DC">
        <w:rPr>
          <w:rFonts w:ascii="Times New Roman" w:hAnsi="Times New Roman" w:cs="Times New Roman"/>
        </w:rPr>
        <w:t xml:space="preserve"> (42%).</w:t>
      </w:r>
      <w:r w:rsidR="00221093">
        <w:rPr>
          <w:rFonts w:ascii="Times New Roman" w:hAnsi="Times New Roman" w:cs="Times New Roman"/>
        </w:rPr>
        <w:t xml:space="preserve"> 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6608DF">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1393364B" w:rsidR="00820944" w:rsidRPr="00477C5B"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09346FE5" w:rsidR="003252A5" w:rsidRPr="00607BD8" w:rsidRDefault="00223B84" w:rsidP="006608DF">
      <w:pPr>
        <w:spacing w:line="360" w:lineRule="auto"/>
        <w:contextualSpacing/>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in serving as a </w:t>
      </w:r>
      <w:r w:rsidR="00C57E43" w:rsidRPr="004A401E">
        <w:rPr>
          <w:rFonts w:ascii="Times New Roman" w:hAnsi="Times New Roman" w:cs="Times New Roman"/>
        </w:rPr>
        <w:t>reference for</w:t>
      </w:r>
      <w:r w:rsidR="00607BD8" w:rsidRPr="004A401E">
        <w:rPr>
          <w:rFonts w:ascii="Times New Roman" w:hAnsi="Times New Roman" w:cs="Times New Roman"/>
        </w:rPr>
        <w:t xml:space="preserve"> 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1"/>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2025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1"/>
      <w:r w:rsidR="0049170C">
        <w:rPr>
          <w:rStyle w:val="CommentReference"/>
        </w:rPr>
        <w:commentReference w:id="1"/>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6608DF">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w:t>
      </w:r>
      <w:r w:rsidR="00726403">
        <w:rPr>
          <w:rFonts w:ascii="Times New Roman" w:hAnsi="Times New Roman" w:cs="Times New Roman"/>
        </w:rPr>
        <w:lastRenderedPageBreak/>
        <w:t>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19F903AB" w:rsidR="00627C81" w:rsidRPr="001D716E" w:rsidRDefault="009B385C" w:rsidP="006608DF">
      <w:pPr>
        <w:spacing w:line="360" w:lineRule="auto"/>
        <w:contextualSpacing/>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w:t>
      </w:r>
      <w:r w:rsidR="00997DE4">
        <w:rPr>
          <w:rFonts w:ascii="Times New Roman" w:hAnsi="Times New Roman" w:cs="Times New Roman"/>
        </w:rPr>
        <w:t>produced</w:t>
      </w:r>
      <w:r w:rsidR="00F4468B" w:rsidRPr="002B1F12">
        <w:rPr>
          <w:rFonts w:ascii="Times New Roman" w:hAnsi="Times New Roman" w:cs="Times New Roman"/>
        </w:rPr>
        <w:t xml:space="preserve"> the Annual National Land Cover Database (NLCD) </w:t>
      </w:r>
      <w:commentRangeStart w:id="2"/>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2"/>
      <w:r w:rsidR="002B1F12">
        <w:rPr>
          <w:rStyle w:val="CommentReference"/>
        </w:rPr>
        <w:commentReference w:id="2"/>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 xml:space="preserve">terminous U.S. </w:t>
      </w:r>
      <w:r w:rsidR="00997DE4">
        <w:rPr>
          <w:rFonts w:ascii="Times New Roman" w:hAnsi="Times New Roman" w:cs="Times New Roman"/>
        </w:rPr>
        <w:t>from</w:t>
      </w:r>
      <w:r w:rsidR="002820C7">
        <w:rPr>
          <w:rFonts w:ascii="Times New Roman" w:hAnsi="Times New Roman" w:cs="Times New Roman"/>
        </w:rPr>
        <w:t xml:space="preserve"> 1985 to 202</w:t>
      </w:r>
      <w:r w:rsidR="00997DE4">
        <w:rPr>
          <w:rFonts w:ascii="Times New Roman" w:hAnsi="Times New Roman" w:cs="Times New Roman"/>
        </w:rPr>
        <w:t>3</w:t>
      </w:r>
      <w:r w:rsidR="00E61CB3">
        <w:rPr>
          <w:rFonts w:ascii="Times New Roman" w:hAnsi="Times New Roman" w:cs="Times New Roman"/>
        </w:rPr>
        <w:t xml:space="preserve">. It is </w:t>
      </w:r>
      <w:r w:rsidR="00F74E8A">
        <w:rPr>
          <w:rFonts w:ascii="Times New Roman" w:hAnsi="Times New Roman" w:cs="Times New Roman"/>
        </w:rPr>
        <w:t xml:space="preserve">created </w:t>
      </w:r>
      <w:r w:rsidR="00997DE4">
        <w:rPr>
          <w:rFonts w:ascii="Times New Roman" w:hAnsi="Times New Roman" w:cs="Times New Roman"/>
        </w:rPr>
        <w:t>with</w:t>
      </w:r>
      <w:r w:rsidR="00F74E8A">
        <w:rPr>
          <w:rFonts w:ascii="Times New Roman" w:hAnsi="Times New Roman" w:cs="Times New Roman"/>
        </w:rPr>
        <w:t xml:space="preserve"> a framework that leverages geospatial deep learning, continuous change detection, and probability-based post processing against the historical Landsat data record</w:t>
      </w:r>
      <w:r w:rsidR="00997DE4">
        <w:rPr>
          <w:rFonts w:ascii="Times New Roman" w:hAnsi="Times New Roman" w:cs="Times New Roman"/>
        </w:rPr>
        <w:t xml:space="preserve"> </w:t>
      </w:r>
      <w:r w:rsidR="00997DE4">
        <w:rPr>
          <w:rFonts w:ascii="Times New Roman" w:hAnsi="Times New Roman" w:cs="Times New Roman"/>
        </w:rPr>
        <w:fldChar w:fldCharType="begin"/>
      </w:r>
      <w:r w:rsidR="00997DE4">
        <w:rPr>
          <w:rFonts w:ascii="Times New Roman" w:hAnsi="Times New Roman" w:cs="Times New Roman"/>
        </w:rPr>
        <w:instrText xml:space="preserve"> ADDIN ZOTERO_ITEM CSL_CITATION {"citationID":"OHeR1CyY","properties":{"formattedCitation":"(Earth Resources Observation and Science (EROS) Center, 2025)","plainCitation":"(Earth Resources Observation and Science (EROS) Center, 2025)","noteIndex":0},"citationItems":[{"id":180,"uris":["http://zotero.org/users/16907877/items/UBXDD6ML"],"itemData":{"id":180,"type":"report","collection-title":"Scien","genre":"Science Product User Guide","number":"LSDS-2103","page":"50","title":"Annual NLCD Collection 1 Science Product User Guide","URL":"https://d9-wret.s3.us-west-2.amazonaws.com/assets/palladium/production/s3fs-public/media/files/LSDS-2103%20Annual%20National%20Land%20Cover%20Database%20%28NLCD%29%20Collection%201%20Science%20Product%20User%20Guide%20-v1.0%202024_10_15%201.pdf","author":[{"literal":"Earth Resources Observation and Science (EROS) Center"}],"issued":{"date-parts":[["2025",6]]},"citation-key":"earthresourcesobservationandscienceeroscenterAnnualNLCDCollection2025"}}],"schema":"https://github.com/citation-style-language/schema/raw/master/csl-citation.json"} </w:instrText>
      </w:r>
      <w:r w:rsidR="00997DE4">
        <w:rPr>
          <w:rFonts w:ascii="Times New Roman" w:hAnsi="Times New Roman" w:cs="Times New Roman"/>
        </w:rPr>
        <w:fldChar w:fldCharType="separate"/>
      </w:r>
      <w:r w:rsidR="00997DE4" w:rsidRPr="00997DE4">
        <w:rPr>
          <w:rFonts w:ascii="Times New Roman" w:hAnsi="Times New Roman" w:cs="Times New Roman"/>
        </w:rPr>
        <w:t>(Earth Resources Observation and Science (EROS) Center, 2025)</w:t>
      </w:r>
      <w:r w:rsidR="00997DE4">
        <w:rPr>
          <w:rFonts w:ascii="Times New Roman" w:hAnsi="Times New Roman" w:cs="Times New Roman"/>
        </w:rPr>
        <w:fldChar w:fldCharType="end"/>
      </w:r>
      <w:r w:rsidR="00F74E8A">
        <w:rPr>
          <w:rFonts w:ascii="Times New Roman" w:hAnsi="Times New Roman" w:cs="Times New Roman"/>
        </w:rPr>
        <w:t xml:space="preserve">.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w:t>
      </w:r>
      <w:r w:rsidR="007570B7">
        <w:rPr>
          <w:rFonts w:ascii="Times New Roman" w:hAnsi="Times New Roman" w:cs="Times New Roman"/>
        </w:rPr>
        <w:t xml:space="preserve"> </w:t>
      </w:r>
      <w:r w:rsidR="007570B7">
        <w:rPr>
          <w:rFonts w:ascii="Times New Roman" w:hAnsi="Times New Roman" w:cs="Times New Roman"/>
        </w:rPr>
        <w:fldChar w:fldCharType="begin"/>
      </w:r>
      <w:r w:rsidR="007570B7">
        <w:rPr>
          <w:rFonts w:ascii="Times New Roman" w:hAnsi="Times New Roman" w:cs="Times New Roman"/>
        </w:rPr>
        <w:instrText xml:space="preserve"> ADDIN ZOTERO_ITEM CSL_CITATION {"citationID":"j5ldQxyL","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7570B7">
        <w:rPr>
          <w:rFonts w:ascii="Times New Roman" w:hAnsi="Times New Roman" w:cs="Times New Roman"/>
        </w:rPr>
        <w:fldChar w:fldCharType="separate"/>
      </w:r>
      <w:r w:rsidR="007570B7" w:rsidRPr="007570B7">
        <w:rPr>
          <w:rFonts w:ascii="Times New Roman" w:hAnsi="Times New Roman" w:cs="Times New Roman"/>
        </w:rPr>
        <w:t>(Neuenschwander et al., 2023)</w:t>
      </w:r>
      <w:r w:rsidR="007570B7">
        <w:rPr>
          <w:rFonts w:ascii="Times New Roman" w:hAnsi="Times New Roman" w:cs="Times New Roman"/>
        </w:rPr>
        <w:fldChar w:fldCharType="end"/>
      </w:r>
      <w:r w:rsidR="001D716E">
        <w:rPr>
          <w:rFonts w:ascii="Times New Roman" w:hAnsi="Times New Roman" w:cs="Times New Roman"/>
        </w:rPr>
        <w:t xml:space="preserv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570B7">
        <w:rPr>
          <w:rFonts w:ascii="Times New Roman" w:hAnsi="Times New Roman" w:cs="Times New Roman"/>
        </w:rPr>
        <w:t>Although</w:t>
      </w:r>
      <w:r w:rsidR="0073378C">
        <w:rPr>
          <w:rFonts w:ascii="Times New Roman" w:hAnsi="Times New Roman" w:cs="Times New Roman"/>
        </w:rPr>
        <w:t xml:space="preserve"> using land cover data from 2023 yields a 1-year </w:t>
      </w:r>
      <w:r w:rsidR="0073378C">
        <w:rPr>
          <w:rFonts w:ascii="Times New Roman" w:hAnsi="Times New Roman" w:cs="Times New Roman"/>
        </w:rPr>
        <w:lastRenderedPageBreak/>
        <w:t xml:space="preserve">discrepancy with </w:t>
      </w:r>
      <w:r w:rsidR="007570B7">
        <w:rPr>
          <w:rFonts w:ascii="Times New Roman" w:hAnsi="Times New Roman" w:cs="Times New Roman"/>
        </w:rPr>
        <w:t xml:space="preserve">the </w:t>
      </w:r>
      <w:r w:rsidR="0073378C">
        <w:rPr>
          <w:rFonts w:ascii="Times New Roman" w:hAnsi="Times New Roman" w:cs="Times New Roman"/>
        </w:rPr>
        <w:t>ATL08 data</w:t>
      </w:r>
      <w:r w:rsidR="007570B7">
        <w:rPr>
          <w:rFonts w:ascii="Times New Roman" w:hAnsi="Times New Roman" w:cs="Times New Roman"/>
        </w:rPr>
        <w:t xml:space="preserve"> (2018-</w:t>
      </w:r>
      <w:r w:rsidR="0073378C">
        <w:rPr>
          <w:rFonts w:ascii="Times New Roman" w:hAnsi="Times New Roman" w:cs="Times New Roman"/>
        </w:rPr>
        <w:t>2024</w:t>
      </w:r>
      <w:r w:rsidR="007570B7">
        <w:rPr>
          <w:rFonts w:ascii="Times New Roman" w:hAnsi="Times New Roman" w:cs="Times New Roman"/>
        </w:rPr>
        <w:t>), 2023</w:t>
      </w:r>
      <w:r w:rsidR="0073378C">
        <w:rPr>
          <w:rFonts w:ascii="Times New Roman" w:hAnsi="Times New Roman" w:cs="Times New Roman"/>
        </w:rPr>
        <w:t xml:space="preserve"> was chosen for consistency with the most recent year </w:t>
      </w:r>
      <w:r w:rsidR="007570B7">
        <w:rPr>
          <w:rFonts w:ascii="Times New Roman" w:hAnsi="Times New Roman" w:cs="Times New Roman"/>
        </w:rPr>
        <w:t xml:space="preserve">available </w:t>
      </w:r>
      <w:r w:rsidR="0073378C">
        <w:rPr>
          <w:rFonts w:ascii="Times New Roman" w:hAnsi="Times New Roman" w:cs="Times New Roman"/>
        </w:rPr>
        <w:t xml:space="preserve">of </w:t>
      </w:r>
      <w:r w:rsidR="007570B7">
        <w:rPr>
          <w:rFonts w:ascii="Times New Roman" w:hAnsi="Times New Roman" w:cs="Times New Roman"/>
        </w:rPr>
        <w:t xml:space="preserve">forest </w:t>
      </w:r>
      <w:r w:rsidR="0073378C">
        <w:rPr>
          <w:rFonts w:ascii="Times New Roman" w:hAnsi="Times New Roman" w:cs="Times New Roman"/>
        </w:rPr>
        <w:t xml:space="preserve">disturbance </w:t>
      </w:r>
      <w:r w:rsidR="004A401E">
        <w:rPr>
          <w:rFonts w:ascii="Times New Roman" w:hAnsi="Times New Roman" w:cs="Times New Roman"/>
        </w:rPr>
        <w:t xml:space="preserve">history </w:t>
      </w:r>
      <w:r w:rsidR="0073378C">
        <w:rPr>
          <w:rFonts w:ascii="Times New Roman" w:hAnsi="Times New Roman" w:cs="Times New Roman"/>
        </w:rPr>
        <w:t>data.</w:t>
      </w:r>
    </w:p>
    <w:p w14:paraId="57D0BF43" w14:textId="6DCB03DC"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077CC9DA" w:rsid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w:t>
      </w:r>
      <w:r w:rsidR="006608DF">
        <w:rPr>
          <w:rFonts w:ascii="Times New Roman" w:hAnsi="Times New Roman" w:cs="Times New Roman"/>
        </w:rPr>
        <w:t xml:space="preserve"> c</w:t>
      </w:r>
      <w:r w:rsidR="007B299D">
        <w:rPr>
          <w:rFonts w:ascii="Times New Roman" w:hAnsi="Times New Roman" w:cs="Times New Roman"/>
        </w:rPr>
        <w:t xml:space="preserve">hange,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c</w:t>
      </w:r>
      <w:r w:rsidR="007B299D">
        <w:rPr>
          <w:rFonts w:ascii="Times New Roman" w:hAnsi="Times New Roman" w:cs="Times New Roman"/>
        </w:rPr>
        <w:t xml:space="preserve">over, and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25FD1E4E" w:rsidR="00030AE0" w:rsidRP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w:t>
      </w:r>
      <w:r w:rsidR="006608DF">
        <w:rPr>
          <w:rFonts w:ascii="Times New Roman" w:hAnsi="Times New Roman" w:cs="Times New Roman"/>
        </w:rPr>
        <w:t>c</w:t>
      </w:r>
      <w:r w:rsidR="00030AE0">
        <w:rPr>
          <w:rFonts w:ascii="Times New Roman" w:hAnsi="Times New Roman" w:cs="Times New Roman"/>
        </w:rPr>
        <w:t xml:space="preserve">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r w:rsidR="006608DF">
        <w:rPr>
          <w:rFonts w:ascii="Times New Roman" w:hAnsi="Times New Roman" w:cs="Times New Roman"/>
        </w:rPr>
        <w:t>etc.</w:t>
      </w:r>
      <w:r w:rsidR="00CF4AE9">
        <w:rPr>
          <w:rFonts w:ascii="Times New Roman" w:hAnsi="Times New Roman" w:cs="Times New Roman"/>
        </w:rPr>
        <w:t>), slow loss events indicate gradual structural or spectral decline, and gain indicates vegetation growth or recovery. A summary product is created for each of these processes</w:t>
      </w:r>
      <w:r w:rsidR="006608DF">
        <w:rPr>
          <w:rFonts w:ascii="Times New Roman" w:hAnsi="Times New Roman" w:cs="Times New Roman"/>
        </w:rPr>
        <w:t>,</w:t>
      </w:r>
      <w:r w:rsidR="00CF4AE9">
        <w:rPr>
          <w:rFonts w:ascii="Times New Roman" w:hAnsi="Times New Roman" w:cs="Times New Roman"/>
        </w:rPr>
        <w:t xml:space="preserve"> with pixel values identifying the most recent occurrence of the given change </w:t>
      </w:r>
      <w:r w:rsidR="006608DF">
        <w:rPr>
          <w:rFonts w:ascii="Times New Roman" w:hAnsi="Times New Roman" w:cs="Times New Roman"/>
        </w:rPr>
        <w:t>from</w:t>
      </w:r>
      <w:r w:rsidR="00CF4AE9">
        <w:rPr>
          <w:rFonts w:ascii="Times New Roman" w:hAnsi="Times New Roman" w:cs="Times New Roman"/>
        </w:rPr>
        <w:t xml:space="preserve">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FB0783A" w:rsidR="00BF6A59" w:rsidRPr="00BF6A59" w:rsidRDefault="003768F1" w:rsidP="006608DF">
      <w:pPr>
        <w:spacing w:line="360" w:lineRule="auto"/>
        <w:contextualSpacing/>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w:t>
      </w:r>
      <w:r w:rsidR="00AF4779">
        <w:rPr>
          <w:rFonts w:ascii="Times New Roman" w:hAnsi="Times New Roman" w:cs="Times New Roman"/>
        </w:rPr>
        <w:t>ed</w:t>
      </w:r>
      <w:r w:rsidR="00D7795B">
        <w:rPr>
          <w:rFonts w:ascii="Times New Roman" w:hAnsi="Times New Roman" w:cs="Times New Roman"/>
        </w:rPr>
        <w:t xml:space="preserve"> with Census Bureau FIPS codes</w:t>
      </w:r>
      <w:r w:rsidR="00AF477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r w:rsidR="00AF4779">
        <w:rPr>
          <w:rFonts w:ascii="Times New Roman" w:hAnsi="Times New Roman" w:cs="Times New Roman"/>
        </w:rPr>
        <w:t xml:space="preserve">, </w:t>
      </w:r>
      <w:r w:rsidR="00AF4779">
        <w:rPr>
          <w:rFonts w:ascii="Times New Roman" w:hAnsi="Times New Roman" w:cs="Times New Roman"/>
        </w:rPr>
        <w:t>providing a level of spatial accuracy sufficient for this research</w:t>
      </w:r>
      <w:r w:rsidR="00AF4779">
        <w:rPr>
          <w:rFonts w:ascii="Times New Roman" w:hAnsi="Times New Roman" w:cs="Times New Roman"/>
        </w:rPr>
        <w:t>.</w:t>
      </w:r>
    </w:p>
    <w:p w14:paraId="6128A6F0" w14:textId="180DF26C" w:rsidR="007E4951" w:rsidRPr="00A523EC" w:rsidRDefault="007E4951"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5A1BA2C" w:rsidR="00507ED7" w:rsidRDefault="00C24FC4"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w:t>
      </w:r>
      <w:r w:rsidR="00FF18DE" w:rsidRPr="00AF4779">
        <w:rPr>
          <w:rFonts w:ascii="Times New Roman" w:hAnsi="Times New Roman" w:cs="Times New Roman"/>
        </w:rPr>
        <w:t>segment (see appendix for code).</w:t>
      </w:r>
      <w:r w:rsidR="00FF18DE">
        <w:rPr>
          <w:rFonts w:ascii="Times New Roman" w:hAnsi="Times New Roman" w:cs="Times New Roman"/>
        </w:rPr>
        <w:t xml:space="preserve"> </w:t>
      </w:r>
      <w:r w:rsidR="0003625C">
        <w:rPr>
          <w:rFonts w:ascii="Times New Roman" w:hAnsi="Times New Roman" w:cs="Times New Roman"/>
        </w:rPr>
        <w:t>The centroids of ATL08 segments</w:t>
      </w:r>
      <w:r w:rsidR="00FF18DE">
        <w:rPr>
          <w:rFonts w:ascii="Times New Roman" w:hAnsi="Times New Roman" w:cs="Times New Roman"/>
        </w:rPr>
        <w:t xml:space="preserve"> were geolocated</w:t>
      </w:r>
      <w:r w:rsidR="0003625C">
        <w:rPr>
          <w:rFonts w:ascii="Times New Roman" w:hAnsi="Times New Roman" w:cs="Times New Roman"/>
        </w:rPr>
        <w:t xml:space="preserve"> </w:t>
      </w:r>
      <w:r w:rsidR="00FF18DE">
        <w:rPr>
          <w:rFonts w:ascii="Times New Roman" w:hAnsi="Times New Roman" w:cs="Times New Roman"/>
        </w:rPr>
        <w:t xml:space="preserve">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xml:space="preserve">. The </w:t>
      </w:r>
      <w:r w:rsidR="0003625C">
        <w:rPr>
          <w:rFonts w:ascii="Times New Roman" w:hAnsi="Times New Roman" w:cs="Times New Roman"/>
        </w:rPr>
        <w:t xml:space="preserve">centroids </w:t>
      </w:r>
      <w:r w:rsidR="00A07C10">
        <w:rPr>
          <w:rFonts w:ascii="Times New Roman" w:hAnsi="Times New Roman" w:cs="Times New Roman"/>
        </w:rPr>
        <w:t>were clipped to retain only those collected within the study area.</w:t>
      </w:r>
    </w:p>
    <w:p w14:paraId="29BCAB70" w14:textId="071D6658" w:rsidR="00AA7E86" w:rsidRDefault="00A07C10"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AF4779">
        <w:rPr>
          <w:rFonts w:ascii="Times New Roman" w:hAnsi="Times New Roman" w:cs="Times New Roman"/>
        </w:rPr>
        <w:t xml:space="preserve">Th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ere </w:t>
      </w:r>
      <w:r w:rsidR="00AF4779">
        <w:rPr>
          <w:rFonts w:ascii="Times New Roman" w:hAnsi="Times New Roman" w:cs="Times New Roman"/>
        </w:rPr>
        <w:t xml:space="preserve">run through </w:t>
      </w:r>
      <w:r>
        <w:rPr>
          <w:rFonts w:ascii="Times New Roman" w:hAnsi="Times New Roman" w:cs="Times New Roman"/>
        </w:rPr>
        <w:t xml:space="preserve">a custom Python script to apply data quality filters and intersect with land cover characteristics (see appendix for code). ATL08 </w:t>
      </w:r>
      <w:r w:rsidR="0003625C">
        <w:rPr>
          <w:rFonts w:ascii="Times New Roman" w:hAnsi="Times New Roman" w:cs="Times New Roman"/>
        </w:rPr>
        <w:t>centroids</w:t>
      </w:r>
      <w:r>
        <w:rPr>
          <w:rFonts w:ascii="Times New Roman" w:hAnsi="Times New Roman" w:cs="Times New Roman"/>
        </w:rPr>
        <w:t xml:space="preserve">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or canopy heights</w:t>
      </w:r>
      <w:r w:rsidR="0003625C">
        <w:rPr>
          <w:rFonts w:ascii="Times New Roman" w:hAnsi="Times New Roman" w:cs="Times New Roman"/>
        </w:rPr>
        <w:t xml:space="preserve"> </w:t>
      </w:r>
      <w:r w:rsidR="00D71952">
        <w:rPr>
          <w:rFonts w:ascii="Times New Roman" w:hAnsi="Times New Roman" w:cs="Times New Roman"/>
        </w:rPr>
        <w:t xml:space="preserve">was calculated </w:t>
      </w:r>
      <w:r w:rsidR="0003625C">
        <w:rPr>
          <w:rFonts w:ascii="Times New Roman" w:hAnsi="Times New Roman" w:cs="Times New Roman"/>
        </w:rPr>
        <w:t>as</w:t>
      </w:r>
      <w:r w:rsidR="00D71952">
        <w:rPr>
          <w:rFonts w:ascii="Times New Roman" w:hAnsi="Times New Roman" w:cs="Times New Roman"/>
        </w:rPr>
        <w:t xml:space="preserve">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w:t>
      </w:r>
      <w:r w:rsidR="0003625C">
        <w:rPr>
          <w:rFonts w:ascii="Times New Roman" w:hAnsi="Times New Roman" w:cs="Times New Roman"/>
        </w:rPr>
        <w:t>,</w:t>
      </w:r>
      <w:r w:rsidR="00D71952">
        <w:rPr>
          <w:rFonts w:ascii="Times New Roman" w:hAnsi="Times New Roman" w:cs="Times New Roman"/>
        </w:rPr>
        <w:t xml:space="preserve">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w:t>
      </w:r>
      <w:r w:rsidR="0003625C">
        <w:rPr>
          <w:rFonts w:ascii="Times New Roman" w:hAnsi="Times New Roman" w:cs="Times New Roman"/>
        </w:rPr>
        <w:t xml:space="preserve">Using this global maximum </w:t>
      </w:r>
      <w:r w:rsidR="00D71952">
        <w:rPr>
          <w:rFonts w:ascii="Times New Roman" w:hAnsi="Times New Roman" w:cs="Times New Roman"/>
        </w:rPr>
        <w:t xml:space="preserve">was effective in </w:t>
      </w:r>
      <w:r w:rsidR="0003625C">
        <w:rPr>
          <w:rFonts w:ascii="Times New Roman" w:hAnsi="Times New Roman" w:cs="Times New Roman"/>
        </w:rPr>
        <w:t xml:space="preserve">filtering </w:t>
      </w:r>
      <w:r w:rsidR="00D71952">
        <w:rPr>
          <w:rFonts w:ascii="Times New Roman" w:hAnsi="Times New Roman" w:cs="Times New Roman"/>
        </w:rPr>
        <w:t xml:space="preserve">erroneously high canopy heights estimated by the ATL08 algorithm. Further filters </w:t>
      </w:r>
      <w:r w:rsidR="0003625C">
        <w:rPr>
          <w:rFonts w:ascii="Times New Roman" w:hAnsi="Times New Roman" w:cs="Times New Roman"/>
        </w:rPr>
        <w:t xml:space="preserve">subset </w:t>
      </w:r>
      <w:r w:rsidR="00D71952">
        <w:rPr>
          <w:rFonts w:ascii="Times New Roman" w:hAnsi="Times New Roman" w:cs="Times New Roman"/>
        </w:rPr>
        <w:t xml:space="preserve">only </w:t>
      </w:r>
      <w:r w:rsidR="0003625C">
        <w:rPr>
          <w:rFonts w:ascii="Times New Roman" w:hAnsi="Times New Roman" w:cs="Times New Roman"/>
        </w:rPr>
        <w:t xml:space="preserve">ATL08 data </w:t>
      </w:r>
      <w:r w:rsidR="00D71952">
        <w:rPr>
          <w:rFonts w:ascii="Times New Roman" w:hAnsi="Times New Roman" w:cs="Times New Roman"/>
        </w:rPr>
        <w:t>collected by strong beams</w:t>
      </w:r>
      <w:r w:rsidR="0003625C">
        <w:rPr>
          <w:rFonts w:ascii="Times New Roman" w:hAnsi="Times New Roman" w:cs="Times New Roman"/>
        </w:rPr>
        <w:t>,</w:t>
      </w:r>
      <w:r w:rsidR="00D71952">
        <w:rPr>
          <w:rFonts w:ascii="Times New Roman" w:hAnsi="Times New Roman" w:cs="Times New Roman"/>
        </w:rPr>
        <w:t xml:space="preserve"> at nighttime</w:t>
      </w:r>
      <w:r w:rsidR="0003625C">
        <w:rPr>
          <w:rFonts w:ascii="Times New Roman" w:hAnsi="Times New Roman" w:cs="Times New Roman"/>
        </w:rPr>
        <w:t xml:space="preserve">, </w:t>
      </w:r>
      <w:r w:rsidR="00D71952">
        <w:rPr>
          <w:rFonts w:ascii="Times New Roman" w:hAnsi="Times New Roman" w:cs="Times New Roman"/>
        </w:rPr>
        <w:t xml:space="preserve">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As done by Malambo &amp; Popescu (2024), segments with a multiple scattering warning flag greater than zero or a cloud confidence flag greater than one were removed to</w:t>
      </w:r>
      <w:r w:rsidR="0003625C">
        <w:rPr>
          <w:rFonts w:ascii="Times New Roman" w:hAnsi="Times New Roman" w:cs="Times New Roman"/>
        </w:rPr>
        <w:t xml:space="preserve"> further</w:t>
      </w:r>
      <w:r w:rsidR="00572E05">
        <w:rPr>
          <w:rFonts w:ascii="Times New Roman" w:hAnsi="Times New Roman" w:cs="Times New Roman"/>
        </w:rPr>
        <w:t xml:space="preserve"> mitigate atmospheric interference. </w:t>
      </w:r>
    </w:p>
    <w:p w14:paraId="6C644425" w14:textId="1D81C553" w:rsidR="00A07C10" w:rsidRDefault="00AA7E86"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Segment </w:t>
      </w:r>
      <w:r w:rsidR="0003625C">
        <w:rPr>
          <w:rFonts w:ascii="Times New Roman" w:hAnsi="Times New Roman" w:cs="Times New Roman"/>
        </w:rPr>
        <w:t>centroids</w:t>
      </w:r>
      <w:r>
        <w:rPr>
          <w:rFonts w:ascii="Times New Roman" w:hAnsi="Times New Roman" w:cs="Times New Roman"/>
        </w:rPr>
        <w:t xml:space="preserve"> were intersected with </w:t>
      </w:r>
      <w:r w:rsidR="0003625C">
        <w:rPr>
          <w:rFonts w:ascii="Times New Roman" w:hAnsi="Times New Roman" w:cs="Times New Roman"/>
        </w:rPr>
        <w:t xml:space="preserve">2023 </w:t>
      </w:r>
      <w:r>
        <w:rPr>
          <w:rFonts w:ascii="Times New Roman" w:hAnsi="Times New Roman" w:cs="Times New Roman"/>
        </w:rPr>
        <w:t>NLCD</w:t>
      </w:r>
      <w:r w:rsidR="0003625C">
        <w:rPr>
          <w:rFonts w:ascii="Times New Roman" w:hAnsi="Times New Roman" w:cs="Times New Roman"/>
        </w:rPr>
        <w:t xml:space="preserve"> land cover</w:t>
      </w:r>
      <w:r>
        <w:rPr>
          <w:rFonts w:ascii="Times New Roman" w:hAnsi="Times New Roman" w:cs="Times New Roman"/>
        </w:rPr>
        <w:t>. Forested segments were identified by selecting only those with NLCD values of 41 (Deciduous Forest), 42 (Evergreen Forest), 43 (Mixed Forest), or 90 (Woody Wetlands). The segmen</w:t>
      </w:r>
      <w:r w:rsidR="0003625C">
        <w:rPr>
          <w:rFonts w:ascii="Times New Roman" w:hAnsi="Times New Roman" w:cs="Times New Roman"/>
        </w:rPr>
        <w:t xml:space="preserve">t centroids </w:t>
      </w:r>
      <w:r>
        <w:rPr>
          <w:rFonts w:ascii="Times New Roman" w:hAnsi="Times New Roman" w:cs="Times New Roman"/>
        </w:rPr>
        <w:t xml:space="preserve">were </w:t>
      </w:r>
      <w:r w:rsidR="0029490C">
        <w:rPr>
          <w:rFonts w:ascii="Times New Roman" w:hAnsi="Times New Roman" w:cs="Times New Roman"/>
        </w:rPr>
        <w:t xml:space="preserve">also </w:t>
      </w:r>
      <w:r>
        <w:rPr>
          <w:rFonts w:ascii="Times New Roman" w:hAnsi="Times New Roman" w:cs="Times New Roman"/>
        </w:rPr>
        <w:t xml:space="preserve">intersected with the annual LCMS Fast Loss change product to provide insight into the disturbance history of these forests. </w:t>
      </w:r>
      <w:r w:rsidR="009E0D36">
        <w:rPr>
          <w:rFonts w:ascii="Times New Roman" w:hAnsi="Times New Roman" w:cs="Times New Roman"/>
        </w:rPr>
        <w:t xml:space="preserve">For </w:t>
      </w:r>
      <w:r w:rsidR="0029490C">
        <w:rPr>
          <w:rFonts w:ascii="Times New Roman" w:hAnsi="Times New Roman" w:cs="Times New Roman"/>
        </w:rPr>
        <w:t xml:space="preserve">segment centroids intersecting with a </w:t>
      </w:r>
      <w:r w:rsidR="009E0D36">
        <w:rPr>
          <w:rFonts w:ascii="Times New Roman" w:hAnsi="Times New Roman" w:cs="Times New Roman"/>
        </w:rPr>
        <w:t xml:space="preserve">disturbance event </w:t>
      </w:r>
      <w:r w:rsidR="0029490C">
        <w:rPr>
          <w:rFonts w:ascii="Times New Roman" w:hAnsi="Times New Roman" w:cs="Times New Roman"/>
        </w:rPr>
        <w:t>reported</w:t>
      </w:r>
      <w:r w:rsidR="009E0D36">
        <w:rPr>
          <w:rFonts w:ascii="Times New Roman" w:hAnsi="Times New Roman" w:cs="Times New Roman"/>
        </w:rPr>
        <w:t xml:space="preserve"> by the Fast Loss product, the years since the last disturbance was calculated as the </w:t>
      </w:r>
      <w:r w:rsidR="009E0D36">
        <w:rPr>
          <w:rFonts w:ascii="Times New Roman" w:hAnsi="Times New Roman" w:cs="Times New Roman"/>
        </w:rPr>
        <w:lastRenderedPageBreak/>
        <w:t xml:space="preserve">difference between the year of ICESat-2 collection and the most recent disturbance year. For this research, </w:t>
      </w:r>
      <w:r w:rsidR="0029490C">
        <w:rPr>
          <w:rFonts w:ascii="Times New Roman" w:hAnsi="Times New Roman" w:cs="Times New Roman"/>
        </w:rPr>
        <w:t>ATL08 data</w:t>
      </w:r>
      <w:r w:rsidR="009E0D36">
        <w:rPr>
          <w:rFonts w:ascii="Times New Roman" w:hAnsi="Times New Roman" w:cs="Times New Roman"/>
        </w:rPr>
        <w:t xml:space="preserve"> with disturbances occurring </w:t>
      </w:r>
      <w:r w:rsidR="009E0D36" w:rsidRPr="0029490C">
        <w:rPr>
          <w:rFonts w:ascii="Times New Roman" w:hAnsi="Times New Roman" w:cs="Times New Roman"/>
          <w:i/>
          <w:iCs/>
        </w:rPr>
        <w:t>after</w:t>
      </w:r>
      <w:r w:rsidR="009E0D36">
        <w:rPr>
          <w:rFonts w:ascii="Times New Roman" w:hAnsi="Times New Roman" w:cs="Times New Roman"/>
        </w:rPr>
        <w:t xml:space="preserve"> the year of ICESat-2 collection were removed, as ATL08 canopy heights may no longer reflect the forest conditions present. Additionally, </w:t>
      </w:r>
      <w:r w:rsidR="0029490C">
        <w:rPr>
          <w:rFonts w:ascii="Times New Roman" w:hAnsi="Times New Roman" w:cs="Times New Roman"/>
        </w:rPr>
        <w:t>ATL08 data</w:t>
      </w:r>
      <w:r w:rsidR="009E0D36">
        <w:rPr>
          <w:rFonts w:ascii="Times New Roman" w:hAnsi="Times New Roman" w:cs="Times New Roman"/>
        </w:rPr>
        <w:t xml:space="preserve"> with 3 years or less since the last disturbance event were removed to provide a buffer of forest regrowth and recovery from disturbance. </w:t>
      </w:r>
    </w:p>
    <w:p w14:paraId="2419AACE" w14:textId="77777777" w:rsidR="006252F6" w:rsidRDefault="006252F6" w:rsidP="006608DF">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30F48B4A" w:rsidR="006252F6" w:rsidRPr="006252F6" w:rsidRDefault="006252F6" w:rsidP="006608DF">
      <w:pPr>
        <w:pStyle w:val="Caption"/>
        <w:spacing w:line="360" w:lineRule="auto"/>
        <w:contextualSpacing/>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AF7E28">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Pr="0029490C" w:rsidRDefault="00595E0E" w:rsidP="006608DF">
      <w:pPr>
        <w:spacing w:line="360" w:lineRule="auto"/>
        <w:contextualSpacing/>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w:t>
      </w:r>
      <w:r w:rsidRPr="0029490C">
        <w:rPr>
          <w:rFonts w:ascii="Times New Roman" w:hAnsi="Times New Roman" w:cs="Times New Roman"/>
        </w:rPr>
        <w:t xml:space="preserve">inclination </w:t>
      </w:r>
      <w:r w:rsidR="00D41D36"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29490C">
        <w:rPr>
          <w:rFonts w:ascii="Times New Roman" w:hAnsi="Times New Roman" w:cs="Times New Roman"/>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sidRPr="0029490C">
        <w:rPr>
          <w:rFonts w:ascii="Times New Roman" w:hAnsi="Times New Roman" w:cs="Times New Roman"/>
        </w:rPr>
        <w:fldChar w:fldCharType="separate"/>
      </w:r>
      <w:r w:rsidR="00D41D36" w:rsidRPr="0029490C">
        <w:rPr>
          <w:rFonts w:ascii="Times New Roman" w:hAnsi="Times New Roman" w:cs="Times New Roman"/>
          <w:lang w:val="fr-FR"/>
        </w:rPr>
        <w:t>(</w:t>
      </w:r>
      <w:r w:rsidR="00AE612B" w:rsidRPr="0029490C">
        <w:rPr>
          <w:rFonts w:ascii="Times New Roman" w:hAnsi="Times New Roman" w:cs="Times New Roman"/>
          <w:lang w:val="fr-FR"/>
        </w:rPr>
        <w:t xml:space="preserve">see appendix for code; </w:t>
      </w:r>
      <w:r w:rsidR="00D41D36" w:rsidRPr="0029490C">
        <w:rPr>
          <w:rFonts w:ascii="Times New Roman" w:hAnsi="Times New Roman" w:cs="Times New Roman"/>
          <w:lang w:val="fr-FR"/>
        </w:rPr>
        <w:t xml:space="preserve">Neuenschwander et al., 2020; Rai et al., </w:t>
      </w:r>
      <w:r w:rsidR="00D41D36" w:rsidRPr="0029490C">
        <w:rPr>
          <w:rFonts w:ascii="Times New Roman" w:hAnsi="Times New Roman" w:cs="Times New Roman"/>
          <w:lang w:val="fr-FR"/>
        </w:rPr>
        <w:lastRenderedPageBreak/>
        <w:t>2024)</w:t>
      </w:r>
      <w:r w:rsidR="00D41D36" w:rsidRPr="0029490C">
        <w:rPr>
          <w:rFonts w:ascii="Times New Roman" w:hAnsi="Times New Roman" w:cs="Times New Roman"/>
        </w:rPr>
        <w:fldChar w:fldCharType="end"/>
      </w:r>
      <w:r w:rsidR="00AE612B" w:rsidRPr="0029490C">
        <w:rPr>
          <w:rFonts w:ascii="Times New Roman" w:hAnsi="Times New Roman" w:cs="Times New Roman"/>
          <w:lang w:val="fr-FR"/>
        </w:rPr>
        <w:t xml:space="preserve">. </w:t>
      </w:r>
      <w:r w:rsidR="00AE612B" w:rsidRPr="0029490C">
        <w:rPr>
          <w:rFonts w:ascii="Times New Roman" w:hAnsi="Times New Roman" w:cs="Times New Roman"/>
        </w:rPr>
        <w:t xml:space="preserve">The polygons were reprojected to the Web Mercator projection system (EPSG:3857), which the 3DEP ALS data uses in its native storage format </w:t>
      </w:r>
      <w:r w:rsidR="001646C5"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sidRPr="0029490C">
        <w:rPr>
          <w:rFonts w:ascii="Times New Roman" w:hAnsi="Times New Roman" w:cs="Times New Roman"/>
        </w:rPr>
        <w:fldChar w:fldCharType="separate"/>
      </w:r>
      <w:r w:rsidR="001646C5" w:rsidRPr="0029490C">
        <w:rPr>
          <w:rFonts w:ascii="Times New Roman" w:hAnsi="Times New Roman" w:cs="Times New Roman"/>
        </w:rPr>
        <w:t>(Hobu, Inc., 2025)</w:t>
      </w:r>
      <w:r w:rsidR="001646C5" w:rsidRPr="0029490C">
        <w:rPr>
          <w:rFonts w:ascii="Times New Roman" w:hAnsi="Times New Roman" w:cs="Times New Roman"/>
        </w:rPr>
        <w:fldChar w:fldCharType="end"/>
      </w:r>
      <w:r w:rsidR="001646C5" w:rsidRPr="0029490C">
        <w:rPr>
          <w:rFonts w:ascii="Times New Roman" w:hAnsi="Times New Roman" w:cs="Times New Roman"/>
        </w:rPr>
        <w:t xml:space="preserve">. </w:t>
      </w:r>
      <w:r w:rsidR="008A5D64" w:rsidRPr="0029490C">
        <w:rPr>
          <w:rFonts w:ascii="Times New Roman" w:hAnsi="Times New Roman" w:cs="Times New Roman"/>
        </w:rPr>
        <w:t xml:space="preserve">These polygons serve as cropping geometries for the ALS data. </w:t>
      </w:r>
    </w:p>
    <w:p w14:paraId="073E11E6" w14:textId="10D65179" w:rsidR="00650FD3" w:rsidRDefault="008A5D64" w:rsidP="006608DF">
      <w:pPr>
        <w:spacing w:line="360" w:lineRule="auto"/>
        <w:contextualSpacing/>
        <w:rPr>
          <w:rFonts w:ascii="Times New Roman" w:hAnsi="Times New Roman" w:cs="Times New Roman"/>
        </w:rPr>
      </w:pPr>
      <w:r w:rsidRPr="0029490C">
        <w:rPr>
          <w:rFonts w:ascii="Times New Roman" w:hAnsi="Times New Roman" w:cs="Times New Roman"/>
        </w:rPr>
        <w:tab/>
        <w:t xml:space="preserve">ALS data was processed in a custom PDAL pipeline </w:t>
      </w:r>
      <w:r w:rsidR="006B3B5E" w:rsidRPr="0029490C">
        <w:rPr>
          <w:rFonts w:ascii="Times New Roman" w:hAnsi="Times New Roman" w:cs="Times New Roman"/>
        </w:rPr>
        <w:fldChar w:fldCharType="begin"/>
      </w:r>
      <w:r w:rsidR="00276796" w:rsidRPr="0029490C">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sidRPr="0029490C">
        <w:rPr>
          <w:rFonts w:ascii="Times New Roman" w:hAnsi="Times New Roman" w:cs="Times New Roman"/>
        </w:rPr>
        <w:fldChar w:fldCharType="separate"/>
      </w:r>
      <w:r w:rsidR="006B3B5E" w:rsidRPr="0029490C">
        <w:rPr>
          <w:rFonts w:ascii="Times New Roman" w:hAnsi="Times New Roman" w:cs="Times New Roman"/>
        </w:rPr>
        <w:t>(Figure 3; PDAL Contributors, 2025; see appendix for code)</w:t>
      </w:r>
      <w:r w:rsidR="006B3B5E" w:rsidRPr="0029490C">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t>
      </w:r>
      <w:r w:rsidR="0029490C">
        <w:rPr>
          <w:rFonts w:ascii="Times New Roman" w:hAnsi="Times New Roman" w:cs="Times New Roman"/>
        </w:rPr>
        <w:t xml:space="preserve">using </w:t>
      </w:r>
      <w:r w:rsidR="00D9641E">
        <w:rPr>
          <w:rFonts w:ascii="Times New Roman" w:hAnsi="Times New Roman" w:cs="Times New Roman"/>
        </w:rPr>
        <w:t xml:space="preserve">a nearest neighbor approach </w:t>
      </w:r>
      <w:r w:rsidR="0029490C">
        <w:rPr>
          <w:rFonts w:ascii="Times New Roman" w:hAnsi="Times New Roman" w:cs="Times New Roman"/>
        </w:rPr>
        <w:t xml:space="preserve">with </w:t>
      </w:r>
      <w:r w:rsidR="00D9641E">
        <w:rPr>
          <w:rFonts w:ascii="Times New Roman" w:hAnsi="Times New Roman" w:cs="Times New Roman"/>
        </w:rPr>
        <w:t xml:space="preserve">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6608DF">
      <w:pPr>
        <w:keepNext/>
        <w:spacing w:line="360" w:lineRule="auto"/>
        <w:contextualSpacing/>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0E0EAD55" w:rsidR="00893C99" w:rsidRDefault="00893C99" w:rsidP="006608DF">
      <w:pPr>
        <w:pStyle w:val="Caption"/>
        <w:spacing w:line="360" w:lineRule="auto"/>
        <w:contextualSpacing/>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6608DF">
      <w:pPr>
        <w:keepNext/>
        <w:spacing w:line="360" w:lineRule="auto"/>
        <w:contextualSpacing/>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5838A983" w:rsidR="00650FD3" w:rsidRDefault="00594329" w:rsidP="006608DF">
      <w:pPr>
        <w:pStyle w:val="Caption"/>
        <w:spacing w:line="360" w:lineRule="auto"/>
        <w:contextualSpacing/>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AF7E28">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ALS data extracted within ATL08 segments. Segments</w:t>
      </w:r>
      <w:r w:rsidR="0029490C">
        <w:rPr>
          <w:rFonts w:ascii="Times New Roman" w:hAnsi="Times New Roman" w:cs="Times New Roman"/>
          <w:sz w:val="22"/>
          <w:szCs w:val="22"/>
        </w:rPr>
        <w:t xml:space="preserve"> were</w:t>
      </w:r>
      <w:r>
        <w:rPr>
          <w:rFonts w:ascii="Times New Roman" w:hAnsi="Times New Roman" w:cs="Times New Roman"/>
          <w:sz w:val="22"/>
          <w:szCs w:val="22"/>
        </w:rPr>
        <w:t xml:space="preserve"> collected </w:t>
      </w:r>
      <w:r w:rsidR="0029490C">
        <w:rPr>
          <w:rFonts w:ascii="Times New Roman" w:hAnsi="Times New Roman" w:cs="Times New Roman"/>
          <w:sz w:val="22"/>
          <w:szCs w:val="22"/>
        </w:rPr>
        <w:t xml:space="preserve">over a </w:t>
      </w:r>
      <w:r>
        <w:rPr>
          <w:rFonts w:ascii="Times New Roman" w:hAnsi="Times New Roman" w:cs="Times New Roman"/>
          <w:sz w:val="22"/>
          <w:szCs w:val="22"/>
        </w:rPr>
        <w:t xml:space="preserve">forest plantation region as shown from </w:t>
      </w:r>
      <w:r w:rsidR="0029490C">
        <w:rPr>
          <w:rFonts w:ascii="Times New Roman" w:hAnsi="Times New Roman" w:cs="Times New Roman"/>
          <w:sz w:val="22"/>
          <w:szCs w:val="22"/>
        </w:rPr>
        <w:t xml:space="preserve">the </w:t>
      </w:r>
      <w:r>
        <w:rPr>
          <w:rFonts w:ascii="Times New Roman" w:hAnsi="Times New Roman" w:cs="Times New Roman"/>
          <w:sz w:val="22"/>
          <w:szCs w:val="22"/>
        </w:rPr>
        <w:t xml:space="preserve">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ALS data contains only non-ground returns with height</w:t>
      </w:r>
      <w:r w:rsidR="0029490C">
        <w:rPr>
          <w:rFonts w:ascii="Times New Roman" w:hAnsi="Times New Roman" w:cs="Times New Roman"/>
          <w:sz w:val="22"/>
          <w:szCs w:val="22"/>
        </w:rPr>
        <w:t>s determined as vegetation,</w:t>
      </w:r>
      <w:r>
        <w:rPr>
          <w:rFonts w:ascii="Times New Roman" w:hAnsi="Times New Roman" w:cs="Times New Roman"/>
          <w:sz w:val="22"/>
          <w:szCs w:val="22"/>
        </w:rPr>
        <w:t xml:space="preserve"> described below. </w:t>
      </w:r>
    </w:p>
    <w:p w14:paraId="4406AC39" w14:textId="7A2E84B8" w:rsidR="006B3B5E" w:rsidRDefault="00AB4B9B" w:rsidP="006608DF">
      <w:pPr>
        <w:spacing w:line="360" w:lineRule="auto"/>
        <w:contextualSpacing/>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6608DF">
      <w:pPr>
        <w:keepNext/>
        <w:spacing w:line="360" w:lineRule="auto"/>
        <w:contextualSpacing/>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3D26AC6A" w:rsidR="00107CC3" w:rsidRPr="00AD222F" w:rsidRDefault="00367585" w:rsidP="006608DF">
      <w:pPr>
        <w:pStyle w:val="Caption"/>
        <w:spacing w:line="360" w:lineRule="auto"/>
        <w:contextualSpacing/>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AF7E28">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08D897C7" w:rsidR="00AB4B9B" w:rsidRPr="00CF07BD" w:rsidRDefault="00AB4B9B" w:rsidP="006608DF">
      <w:pPr>
        <w:spacing w:line="360" w:lineRule="auto"/>
        <w:contextualSpacing/>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yielded some ATL08 segments with no ALS returns within their bounds. These were also removed from analyses, resulting in a final</w:t>
      </w:r>
      <w:r w:rsidR="0029490C">
        <w:rPr>
          <w:rFonts w:ascii="Times New Roman" w:hAnsi="Times New Roman" w:cs="Times New Roman"/>
          <w:color w:val="000000" w:themeColor="text1"/>
        </w:rPr>
        <w:t xml:space="preserve"> </w:t>
      </w:r>
      <w:r w:rsidR="0029490C">
        <w:rPr>
          <w:rFonts w:ascii="Times New Roman" w:hAnsi="Times New Roman" w:cs="Times New Roman"/>
          <w:i/>
          <w:iCs/>
          <w:color w:val="000000" w:themeColor="text1"/>
        </w:rPr>
        <w:t xml:space="preserve">working set </w:t>
      </w:r>
      <w:r w:rsidR="0029490C">
        <w:rPr>
          <w:rFonts w:ascii="Times New Roman" w:hAnsi="Times New Roman" w:cs="Times New Roman"/>
          <w:color w:val="000000" w:themeColor="text1"/>
        </w:rPr>
        <w:t>of</w:t>
      </w:r>
      <w:r w:rsidR="00021CDE">
        <w:rPr>
          <w:rFonts w:ascii="Times New Roman" w:hAnsi="Times New Roman" w:cs="Times New Roman"/>
          <w:color w:val="000000" w:themeColor="text1"/>
        </w:rPr>
        <w:t xml:space="preserve">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3"/>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the working set contains 6 years (2019 - 2024) of ICESat-2 ATL08 segments</w:t>
      </w:r>
      <w:r w:rsidR="0029490C">
        <w:rPr>
          <w:rFonts w:ascii="Times New Roman" w:hAnsi="Times New Roman" w:cs="Times New Roman"/>
          <w:color w:val="000000" w:themeColor="text1"/>
        </w:rPr>
        <w:t>,</w:t>
      </w:r>
      <w:r w:rsidR="00CF07BD">
        <w:rPr>
          <w:rFonts w:ascii="Times New Roman" w:hAnsi="Times New Roman" w:cs="Times New Roman"/>
          <w:color w:val="000000" w:themeColor="text1"/>
        </w:rPr>
        <w:t xml:space="preserve"> for which vegetation height metrics were also calculated from 2020 airborne laser scanning within each segment’s geometry.  </w:t>
      </w:r>
      <w:commentRangeEnd w:id="3"/>
      <w:r w:rsidR="00E93D7B">
        <w:rPr>
          <w:rStyle w:val="CommentReference"/>
        </w:rPr>
        <w:commentReference w:id="3"/>
      </w:r>
    </w:p>
    <w:p w14:paraId="10F1C3C6" w14:textId="09A94CF4" w:rsidR="00BC6428" w:rsidRDefault="00BC6428" w:rsidP="006608DF">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6608DF">
      <w:pPr>
        <w:spacing w:line="360" w:lineRule="auto"/>
        <w:contextualSpacing/>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w:t>
      </w:r>
      <w:r w:rsidR="00D15D9E" w:rsidRPr="0029490C">
        <w:rPr>
          <w:rFonts w:ascii="Times New Roman" w:hAnsi="Times New Roman" w:cs="Times New Roman"/>
        </w:rPr>
        <w:t>script (see code appendix).</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6608DF">
      <w:pPr>
        <w:keepNext/>
        <w:spacing w:line="360" w:lineRule="auto"/>
        <w:contextualSpacing/>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572A3807" w:rsidR="00107CC3" w:rsidRPr="00AD222F" w:rsidRDefault="00AD222F" w:rsidP="006608DF">
      <w:pPr>
        <w:pStyle w:val="Caption"/>
        <w:spacing w:line="360" w:lineRule="auto"/>
        <w:contextualSpacing/>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AF7E28">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3E7DB8AF" w:rsidR="005F14E3" w:rsidRDefault="00857AFA" w:rsidP="006608DF">
      <w:pPr>
        <w:spacing w:line="360" w:lineRule="auto"/>
        <w:contextualSpacing/>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w:t>
      </w:r>
      <w:r w:rsidR="0029490C">
        <w:rPr>
          <w:rFonts w:ascii="Times New Roman" w:hAnsi="Times New Roman" w:cs="Times New Roman"/>
        </w:rPr>
        <w:t>.</w:t>
      </w:r>
      <w:r w:rsidR="005F14E3">
        <w:rPr>
          <w:rFonts w:ascii="Times New Roman" w:hAnsi="Times New Roman" w:cs="Times New Roman"/>
        </w:rPr>
        <w:t xml:space="preserve"> For these sequence numbers, the </w:t>
      </w:r>
      <w:r w:rsidR="00666DE3">
        <w:rPr>
          <w:rFonts w:ascii="Times New Roman" w:hAnsi="Times New Roman" w:cs="Times New Roman"/>
        </w:rPr>
        <w:t>Plot</w:t>
      </w:r>
      <w:r w:rsidR="005F14E3">
        <w:rPr>
          <w:rFonts w:ascii="Times New Roman" w:hAnsi="Times New Roman" w:cs="Times New Roman"/>
        </w:rPr>
        <w:t xml:space="preserve">, </w:t>
      </w:r>
      <w:r w:rsidR="00666DE3">
        <w:rPr>
          <w:rFonts w:ascii="Times New Roman" w:hAnsi="Times New Roman" w:cs="Times New Roman"/>
        </w:rPr>
        <w:t>Condition</w:t>
      </w:r>
      <w:r w:rsidR="005F14E3">
        <w:rPr>
          <w:rFonts w:ascii="Times New Roman" w:hAnsi="Times New Roman" w:cs="Times New Roman"/>
        </w:rPr>
        <w:t xml:space="preserve">, and </w:t>
      </w:r>
      <w:r w:rsidR="00666DE3">
        <w:rPr>
          <w:rFonts w:ascii="Times New Roman" w:hAnsi="Times New Roman" w:cs="Times New Roman"/>
        </w:rPr>
        <w:t xml:space="preserve">Tree </w:t>
      </w:r>
      <w:r w:rsidR="005F14E3">
        <w:rPr>
          <w:rFonts w:ascii="Times New Roman" w:hAnsi="Times New Roman" w:cs="Times New Roman"/>
        </w:rPr>
        <w:t xml:space="preserve">tables were extracted from the North Carolina FIADB. These tables were joined into an R dataframe to provide </w:t>
      </w:r>
      <w:r w:rsidR="00666DE3">
        <w:rPr>
          <w:rFonts w:ascii="Times New Roman" w:hAnsi="Times New Roman" w:cs="Times New Roman"/>
        </w:rPr>
        <w:t xml:space="preserve">the set of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1806A05D" w:rsidR="005F14E3" w:rsidRDefault="005F14E3" w:rsidP="006608DF">
      <w:pPr>
        <w:spacing w:line="360" w:lineRule="auto"/>
        <w:contextualSpacing/>
        <w:rPr>
          <w:rFonts w:ascii="Times New Roman" w:hAnsi="Times New Roman" w:cs="Times New Roman"/>
        </w:rPr>
      </w:pPr>
      <w:r>
        <w:rPr>
          <w:rFonts w:ascii="Times New Roman" w:hAnsi="Times New Roman" w:cs="Times New Roman"/>
        </w:rPr>
        <w:lastRenderedPageBreak/>
        <w:tab/>
        <w:t xml:space="preserve">The current record of a remeasurement plot was matched to the record of the previous inventory using the previous plot sequence number. For these previous sequence numbers, the </w:t>
      </w:r>
      <w:r w:rsidR="00666DE3">
        <w:rPr>
          <w:rFonts w:ascii="Times New Roman" w:hAnsi="Times New Roman" w:cs="Times New Roman"/>
        </w:rPr>
        <w:t>same P</w:t>
      </w:r>
      <w:r>
        <w:rPr>
          <w:rFonts w:ascii="Times New Roman" w:hAnsi="Times New Roman" w:cs="Times New Roman"/>
        </w:rPr>
        <w:t xml:space="preserve">lot, </w:t>
      </w:r>
      <w:r w:rsidR="00666DE3">
        <w:rPr>
          <w:rFonts w:ascii="Times New Roman" w:hAnsi="Times New Roman" w:cs="Times New Roman"/>
        </w:rPr>
        <w:t>C</w:t>
      </w:r>
      <w:r>
        <w:rPr>
          <w:rFonts w:ascii="Times New Roman" w:hAnsi="Times New Roman" w:cs="Times New Roman"/>
        </w:rPr>
        <w:t xml:space="preserve">ondition, and </w:t>
      </w:r>
      <w:r w:rsidR="00666DE3">
        <w:rPr>
          <w:rFonts w:ascii="Times New Roman" w:hAnsi="Times New Roman" w:cs="Times New Roman"/>
        </w:rPr>
        <w:t>T</w:t>
      </w:r>
      <w:r>
        <w:rPr>
          <w:rFonts w:ascii="Times New Roman" w:hAnsi="Times New Roman" w:cs="Times New Roman"/>
        </w:rPr>
        <w:t xml:space="preserve">ree data records were gathered from the FIADB. These tables were joined into an R dataframe to provide </w:t>
      </w:r>
      <w:r w:rsidR="00666DE3">
        <w:rPr>
          <w:rFonts w:ascii="Times New Roman" w:hAnsi="Times New Roman" w:cs="Times New Roman"/>
        </w:rPr>
        <w:t xml:space="preserve">the set of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54289AF8" w:rsidR="005F14E3" w:rsidRP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dataframe of individual tree growth data </w:t>
      </w:r>
      <w:r w:rsidR="00666DE3">
        <w:rPr>
          <w:rFonts w:ascii="Times New Roman" w:hAnsi="Times New Roman" w:cs="Times New Roman"/>
        </w:rPr>
        <w:t>from</w:t>
      </w:r>
      <w:r>
        <w:rPr>
          <w:rFonts w:ascii="Times New Roman" w:hAnsi="Times New Roman" w:cs="Times New Roman"/>
        </w:rPr>
        <w:t xml:space="preserve">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6608DF">
      <w:pPr>
        <w:spacing w:line="360" w:lineRule="auto"/>
        <w:contextualSpacing/>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6608DF">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28014BD2" w:rsidR="00C50D20"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 xml:space="preserve">canopy heights </w:t>
      </w:r>
      <w:r w:rsidR="00663758">
        <w:rPr>
          <w:rFonts w:ascii="Times New Roman" w:hAnsi="Times New Roman" w:cs="Times New Roman"/>
        </w:rPr>
        <w:t xml:space="preserve">reported by ATL08 data </w:t>
      </w:r>
      <w:r w:rsidRPr="002B1F12">
        <w:rPr>
          <w:rFonts w:ascii="Times New Roman" w:hAnsi="Times New Roman" w:cs="Times New Roman"/>
        </w:rPr>
        <w:t xml:space="preserve">at face value. To </w:t>
      </w:r>
      <w:r w:rsidR="00C50D20" w:rsidRPr="002B1F12">
        <w:rPr>
          <w:rFonts w:ascii="Times New Roman" w:hAnsi="Times New Roman" w:cs="Times New Roman"/>
        </w:rPr>
        <w:t xml:space="preserve">do </w:t>
      </w:r>
      <w:r w:rsidR="00663758">
        <w:rPr>
          <w:rFonts w:ascii="Times New Roman" w:hAnsi="Times New Roman" w:cs="Times New Roman"/>
        </w:rPr>
        <w:t>this,</w:t>
      </w:r>
      <w:r w:rsidR="00C50D20" w:rsidRPr="002B1F12">
        <w:rPr>
          <w:rFonts w:ascii="Times New Roman" w:hAnsi="Times New Roman" w:cs="Times New Roman"/>
        </w:rPr>
        <w:t xml:space="preserve"> we</w:t>
      </w:r>
      <w:r w:rsidRPr="002B1F12">
        <w:rPr>
          <w:rFonts w:ascii="Times New Roman" w:hAnsi="Times New Roman" w:cs="Times New Roman"/>
        </w:rPr>
        <w:t xml:space="preserve"> use a linear regression to compare ATL08 canopy heigh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6EE2AD19" w14:textId="51A5C6D5" w:rsidR="00E36BE8" w:rsidRPr="0029418A"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663758">
        <w:rPr>
          <w:rFonts w:ascii="Times New Roman" w:hAnsi="Times New Roman" w:cs="Times New Roman"/>
        </w:rPr>
        <w:t>Since</w:t>
      </w:r>
      <w:r w:rsidR="00E36BE8">
        <w:rPr>
          <w:rFonts w:ascii="Times New Roman" w:hAnsi="Times New Roman" w:cs="Times New Roman"/>
        </w:rPr>
        <w:t xml:space="preserve"> the ALS data was collected in the winter months of late 2019 to early 2020, </w:t>
      </w:r>
      <w:r w:rsidR="00663758">
        <w:rPr>
          <w:rFonts w:ascii="Times New Roman" w:hAnsi="Times New Roman" w:cs="Times New Roman"/>
        </w:rPr>
        <w:t>ATL08 segments were restricted to only those collected during the year of 2020, resulting in 5,042 segments</w:t>
      </w:r>
      <w:r w:rsidR="00663758">
        <w:rPr>
          <w:rFonts w:ascii="Times New Roman" w:hAnsi="Times New Roman" w:cs="Times New Roman"/>
        </w:rPr>
        <w:t>.</w:t>
      </w:r>
      <w:r w:rsidR="00E36BE8">
        <w:rPr>
          <w:rFonts w:ascii="Times New Roman" w:hAnsi="Times New Roman" w:cs="Times New Roman"/>
        </w:rPr>
        <w:t xml:space="preserve">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For the validation set, the correlation between ATL08 and ALS canopy height metrics was assessed with a Theil-Sen regression model from the </w:t>
      </w:r>
      <w:r w:rsidR="00E36BE8">
        <w:rPr>
          <w:rFonts w:ascii="Times New Roman" w:hAnsi="Times New Roman" w:cs="Times New Roman"/>
          <w:i/>
          <w:iCs/>
        </w:rPr>
        <w:t xml:space="preserve">RobustLinearReg </w:t>
      </w:r>
      <w:r w:rsidR="00E36BE8">
        <w:rPr>
          <w:rFonts w:ascii="Times New Roman" w:hAnsi="Times New Roman" w:cs="Times New Roman"/>
        </w:rPr>
        <w:t xml:space="preserve">package in R </w:t>
      </w:r>
      <w:r w:rsidR="0029418A" w:rsidRPr="00663758">
        <w:rPr>
          <w:rFonts w:ascii="Times New Roman" w:hAnsi="Times New Roman" w:cs="Times New Roman"/>
        </w:rPr>
        <w:fldChar w:fldCharType="begin"/>
      </w:r>
      <w:r w:rsidR="0044291D" w:rsidRPr="00663758">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sidRPr="00663758">
        <w:rPr>
          <w:rFonts w:ascii="Times New Roman" w:hAnsi="Times New Roman" w:cs="Times New Roman"/>
        </w:rPr>
        <w:fldChar w:fldCharType="separate"/>
      </w:r>
      <w:r w:rsidR="0029418A" w:rsidRPr="00663758">
        <w:rPr>
          <w:rFonts w:ascii="Times New Roman" w:hAnsi="Times New Roman" w:cs="Times New Roman"/>
        </w:rPr>
        <w:t>(Hurtado, 2020; see appendix for code)</w:t>
      </w:r>
      <w:r w:rsidR="0029418A" w:rsidRPr="00663758">
        <w:rPr>
          <w:rFonts w:ascii="Times New Roman" w:hAnsi="Times New Roman" w:cs="Times New Roman"/>
        </w:rPr>
        <w:fldChar w:fldCharType="end"/>
      </w:r>
      <w:r w:rsidR="0029418A" w:rsidRPr="00663758">
        <w:rPr>
          <w:rFonts w:ascii="Times New Roman" w:hAnsi="Times New Roman" w:cs="Times New Roman"/>
        </w:rPr>
        <w:t>.</w:t>
      </w:r>
      <w:r w:rsidR="0029418A">
        <w:rPr>
          <w:rFonts w:ascii="Times New Roman" w:hAnsi="Times New Roman" w:cs="Times New Roman"/>
        </w:rPr>
        <w:t xml:space="preserve">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r w:rsidR="0029418A">
        <w:rPr>
          <w:rFonts w:ascii="Times New Roman" w:hAnsi="Times New Roman" w:cs="Times New Roman"/>
          <w:i/>
          <w:iCs/>
        </w:rPr>
        <w:t>h_canopy</w:t>
      </w:r>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7356E800" w:rsidR="0044291D" w:rsidRDefault="0044291D" w:rsidP="006608DF">
      <w:pPr>
        <w:spacing w:line="360" w:lineRule="auto"/>
        <w:contextualSpacing/>
        <w:rPr>
          <w:rFonts w:ascii="Times New Roman" w:hAnsi="Times New Roman" w:cs="Times New Roman"/>
          <w:b/>
          <w:bCs/>
          <w:u w:val="single"/>
        </w:rPr>
      </w:pPr>
      <w:r>
        <w:rPr>
          <w:rFonts w:ascii="Times New Roman" w:hAnsi="Times New Roman" w:cs="Times New Roman"/>
        </w:rPr>
        <w:lastRenderedPageBreak/>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423643" w:rsidRPr="002B1F12">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423643" w:rsidRPr="002B1F12">
        <w:rPr>
          <w:rFonts w:ascii="Times New Roman" w:hAnsi="Times New Roman" w:cs="Times New Roman"/>
        </w:rPr>
        <w:t>(Markus et al., 2017; Neuenschwander et al., 2023; Neumann et al., 2019)</w:t>
      </w:r>
      <w:r w:rsidR="006770FA" w:rsidRPr="002B1F12">
        <w:rPr>
          <w:rFonts w:ascii="Times New Roman" w:hAnsi="Times New Roman" w:cs="Times New Roman"/>
        </w:rPr>
        <w:fldChar w:fldCharType="end"/>
      </w:r>
      <w:r w:rsidR="00423643" w:rsidRPr="002B1F12">
        <w:rPr>
          <w:rFonts w:ascii="Times New Roman" w:hAnsi="Times New Roman" w:cs="Times New Roman"/>
        </w:rPr>
        <w:t xml:space="preserve">. 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sample</w:t>
      </w:r>
      <w:r w:rsidR="00267F00" w:rsidRPr="002B1F12">
        <w:rPr>
          <w:rFonts w:ascii="Times New Roman" w:hAnsi="Times New Roman" w:cs="Times New Roman"/>
        </w:rPr>
        <w:t xml:space="preserve"> </w:t>
      </w:r>
      <w:r w:rsidR="00423643" w:rsidRPr="002B1F12">
        <w:rPr>
          <w:rFonts w:ascii="Times New Roman" w:hAnsi="Times New Roman" w:cs="Times New Roman"/>
        </w:rPr>
        <w:t>of the study area (Figure 7)</w:t>
      </w:r>
      <w:r w:rsidR="002B1F12">
        <w:rPr>
          <w:rFonts w:ascii="Times New Roman" w:hAnsi="Times New Roman" w:cs="Times New Roman"/>
        </w:rPr>
        <w:t>.</w:t>
      </w:r>
    </w:p>
    <w:p w14:paraId="0975FB12" w14:textId="77777777" w:rsidR="00863DE0" w:rsidRPr="00863DE0" w:rsidRDefault="00863DE0" w:rsidP="006608DF">
      <w:pPr>
        <w:keepNext/>
        <w:spacing w:line="360" w:lineRule="auto"/>
        <w:contextualSpacing/>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3D4049AA" w:rsidR="00863DE0" w:rsidRPr="00863DE0" w:rsidRDefault="00863DE0" w:rsidP="006608DF">
      <w:pPr>
        <w:pStyle w:val="Caption"/>
        <w:spacing w:line="360" w:lineRule="auto"/>
        <w:contextualSpacing/>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AF7E28">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xml:space="preserve">: Spatial distribution of each year’s ATL08 segments across the study area. Separate plots </w:t>
      </w:r>
      <w:r w:rsidR="00612DFE">
        <w:rPr>
          <w:rFonts w:ascii="Times New Roman" w:hAnsi="Times New Roman" w:cs="Times New Roman"/>
          <w:sz w:val="22"/>
          <w:szCs w:val="22"/>
        </w:rPr>
        <w:t xml:space="preserve">with a </w:t>
      </w:r>
      <w:r w:rsidRPr="00863DE0">
        <w:rPr>
          <w:rFonts w:ascii="Times New Roman" w:hAnsi="Times New Roman" w:cs="Times New Roman"/>
          <w:sz w:val="22"/>
          <w:szCs w:val="22"/>
        </w:rPr>
        <w:t>unique color</w:t>
      </w:r>
      <w:r w:rsidR="00612DFE">
        <w:rPr>
          <w:rFonts w:ascii="Times New Roman" w:hAnsi="Times New Roman" w:cs="Times New Roman"/>
          <w:sz w:val="22"/>
          <w:szCs w:val="22"/>
        </w:rPr>
        <w:t xml:space="preserve">s </w:t>
      </w:r>
      <w:r w:rsidRPr="00863DE0">
        <w:rPr>
          <w:rFonts w:ascii="Times New Roman" w:hAnsi="Times New Roman" w:cs="Times New Roman"/>
          <w:sz w:val="22"/>
          <w:szCs w:val="22"/>
        </w:rPr>
        <w:t>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C07EDDB" w:rsidR="00423643" w:rsidRPr="00097914" w:rsidRDefault="00863DE0" w:rsidP="006608DF">
      <w:pPr>
        <w:spacing w:line="360" w:lineRule="auto"/>
        <w:contextualSpacing/>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w:t>
      </w:r>
      <w:r w:rsidR="00575C61">
        <w:rPr>
          <w:rFonts w:ascii="Times New Roman" w:hAnsi="Times New Roman" w:cs="Times New Roman"/>
        </w:rPr>
        <w:t>results</w:t>
      </w:r>
      <w:r w:rsidR="00097914">
        <w:rPr>
          <w:rFonts w:ascii="Times New Roman" w:hAnsi="Times New Roman" w:cs="Times New Roman"/>
        </w:rPr>
        <w:t xml:space="preserve">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w:t>
      </w:r>
      <w:r w:rsidR="00575C61">
        <w:rPr>
          <w:rFonts w:ascii="Times New Roman" w:hAnsi="Times New Roman" w:cs="Times New Roman"/>
        </w:rPr>
        <w:t xml:space="preserve">being </w:t>
      </w:r>
      <w:r w:rsidR="00097914">
        <w:rPr>
          <w:rFonts w:ascii="Times New Roman" w:hAnsi="Times New Roman" w:cs="Times New Roman"/>
        </w:rPr>
        <w:t xml:space="preserve">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04C7FCEC" w:rsidR="00FF63E4" w:rsidRDefault="00B263AE"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00FF63E4">
        <w:rPr>
          <w:rFonts w:ascii="Times New Roman" w:hAnsi="Times New Roman" w:cs="Times New Roman"/>
        </w:rPr>
        <w:t xml:space="preserve">To generate the population of forests within our study area, we used </w:t>
      </w:r>
      <w:r>
        <w:rPr>
          <w:rFonts w:ascii="Times New Roman" w:hAnsi="Times New Roman" w:cs="Times New Roman"/>
        </w:rPr>
        <w:t xml:space="preserve">a custom Python script </w:t>
      </w:r>
      <w:r>
        <w:rPr>
          <w:rFonts w:ascii="Times New Roman" w:hAnsi="Times New Roman" w:cs="Times New Roman"/>
        </w:rPr>
        <w:t xml:space="preserve">to </w:t>
      </w:r>
      <w:r w:rsidR="00FF63E4">
        <w:rPr>
          <w:rFonts w:ascii="Times New Roman" w:hAnsi="Times New Roman" w:cs="Times New Roman"/>
        </w:rPr>
        <w:t xml:space="preserve">randomly select </w:t>
      </w:r>
      <w:r>
        <w:rPr>
          <w:rFonts w:ascii="Times New Roman" w:hAnsi="Times New Roman" w:cs="Times New Roman"/>
        </w:rPr>
        <w:t xml:space="preserve">a total of </w:t>
      </w:r>
      <w:r w:rsidR="00FF63E4">
        <w:rPr>
          <w:rFonts w:ascii="Times New Roman" w:hAnsi="Times New Roman" w:cs="Times New Roman"/>
        </w:rPr>
        <w:t xml:space="preserve">50,000 pixels </w:t>
      </w:r>
      <w:r>
        <w:rPr>
          <w:rFonts w:ascii="Times New Roman" w:hAnsi="Times New Roman" w:cs="Times New Roman"/>
        </w:rPr>
        <w:t xml:space="preserve">across </w:t>
      </w:r>
      <w:r w:rsidR="00FF63E4">
        <w:rPr>
          <w:rFonts w:ascii="Times New Roman" w:hAnsi="Times New Roman" w:cs="Times New Roman"/>
        </w:rPr>
        <w:t>all forest cover types</w:t>
      </w:r>
      <w:r>
        <w:rPr>
          <w:rFonts w:ascii="Times New Roman" w:hAnsi="Times New Roman" w:cs="Times New Roman"/>
        </w:rPr>
        <w:t xml:space="preserve"> in the </w:t>
      </w:r>
      <w:r>
        <w:rPr>
          <w:rFonts w:ascii="Times New Roman" w:hAnsi="Times New Roman" w:cs="Times New Roman"/>
        </w:rPr>
        <w:t xml:space="preserve">NLCD land cover data </w:t>
      </w:r>
      <w:r w:rsidR="00FF63E4" w:rsidRPr="00C6665D">
        <w:rPr>
          <w:rFonts w:ascii="Times New Roman" w:hAnsi="Times New Roman" w:cs="Times New Roman"/>
        </w:rPr>
        <w:t>(</w:t>
      </w:r>
      <w:r w:rsidR="00C6665D" w:rsidRPr="00C6665D">
        <w:rPr>
          <w:rFonts w:ascii="Times New Roman" w:hAnsi="Times New Roman" w:cs="Times New Roman"/>
        </w:rPr>
        <w:t>Figure 8</w:t>
      </w:r>
      <w:r w:rsidR="00C6665D" w:rsidRPr="00B263AE">
        <w:rPr>
          <w:rFonts w:ascii="Times New Roman" w:hAnsi="Times New Roman" w:cs="Times New Roman"/>
        </w:rPr>
        <w:t xml:space="preserve">; </w:t>
      </w:r>
      <w:r w:rsidR="00FF63E4" w:rsidRPr="00B263AE">
        <w:rPr>
          <w:rFonts w:ascii="Times New Roman" w:hAnsi="Times New Roman" w:cs="Times New Roman"/>
        </w:rPr>
        <w:t>see code appendix)</w:t>
      </w:r>
      <w:r w:rsidR="002B1F12" w:rsidRPr="00B263AE">
        <w:rPr>
          <w:rFonts w:ascii="Times New Roman" w:hAnsi="Times New Roman" w:cs="Times New Roman"/>
        </w:rPr>
        <w:t>.</w:t>
      </w:r>
    </w:p>
    <w:p w14:paraId="7794ADA9" w14:textId="77777777" w:rsidR="00AF7E28" w:rsidRDefault="00AF7E28" w:rsidP="006608DF">
      <w:pPr>
        <w:keepNext/>
        <w:spacing w:line="360" w:lineRule="auto"/>
        <w:contextualSpacing/>
      </w:pPr>
      <w:r>
        <w:rPr>
          <w:noProof/>
        </w:rPr>
        <w:lastRenderedPageBreak/>
        <w:drawing>
          <wp:inline distT="0" distB="0" distL="0" distR="0" wp14:anchorId="2B1D7CB4" wp14:editId="5C001AF8">
            <wp:extent cx="6359993" cy="2573215"/>
            <wp:effectExtent l="0" t="0" r="3175" b="0"/>
            <wp:docPr id="1882494301" name="Picture 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94301" name="Picture 3" descr="A screenshot of a computer generated imag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2302" cy="2574149"/>
                    </a:xfrm>
                    <a:prstGeom prst="rect">
                      <a:avLst/>
                    </a:prstGeom>
                  </pic:spPr>
                </pic:pic>
              </a:graphicData>
            </a:graphic>
          </wp:inline>
        </w:drawing>
      </w:r>
    </w:p>
    <w:p w14:paraId="325F03BA" w14:textId="42060FF9" w:rsidR="007548EC" w:rsidRPr="00AF7E28" w:rsidRDefault="00AF7E28" w:rsidP="006608DF">
      <w:pPr>
        <w:pStyle w:val="Caption"/>
        <w:spacing w:line="360" w:lineRule="auto"/>
        <w:contextualSpacing/>
        <w:rPr>
          <w:rFonts w:ascii="Times New Roman" w:hAnsi="Times New Roman" w:cs="Times New Roman"/>
          <w:sz w:val="22"/>
          <w:szCs w:val="22"/>
        </w:rPr>
      </w:pPr>
      <w:r w:rsidRPr="00AF7E28">
        <w:rPr>
          <w:rFonts w:ascii="Times New Roman" w:hAnsi="Times New Roman" w:cs="Times New Roman"/>
          <w:sz w:val="22"/>
          <w:szCs w:val="22"/>
        </w:rPr>
        <w:t xml:space="preserve">Figure </w:t>
      </w:r>
      <w:r w:rsidRPr="00AF7E28">
        <w:rPr>
          <w:rFonts w:ascii="Times New Roman" w:hAnsi="Times New Roman" w:cs="Times New Roman"/>
          <w:sz w:val="22"/>
          <w:szCs w:val="22"/>
        </w:rPr>
        <w:fldChar w:fldCharType="begin"/>
      </w:r>
      <w:r w:rsidRPr="00AF7E28">
        <w:rPr>
          <w:rFonts w:ascii="Times New Roman" w:hAnsi="Times New Roman" w:cs="Times New Roman"/>
          <w:sz w:val="22"/>
          <w:szCs w:val="22"/>
        </w:rPr>
        <w:instrText xml:space="preserve"> SEQ Figure \* ARABIC </w:instrText>
      </w:r>
      <w:r w:rsidRPr="00AF7E28">
        <w:rPr>
          <w:rFonts w:ascii="Times New Roman" w:hAnsi="Times New Roman" w:cs="Times New Roman"/>
          <w:sz w:val="22"/>
          <w:szCs w:val="22"/>
        </w:rPr>
        <w:fldChar w:fldCharType="separate"/>
      </w:r>
      <w:r w:rsidRPr="00AF7E28">
        <w:rPr>
          <w:rFonts w:ascii="Times New Roman" w:hAnsi="Times New Roman" w:cs="Times New Roman"/>
          <w:noProof/>
          <w:sz w:val="22"/>
          <w:szCs w:val="22"/>
        </w:rPr>
        <w:t>8</w:t>
      </w:r>
      <w:r w:rsidRPr="00AF7E28">
        <w:rPr>
          <w:rFonts w:ascii="Times New Roman" w:hAnsi="Times New Roman" w:cs="Times New Roman"/>
          <w:sz w:val="22"/>
          <w:szCs w:val="22"/>
        </w:rPr>
        <w:fldChar w:fldCharType="end"/>
      </w:r>
      <w:r>
        <w:rPr>
          <w:rFonts w:ascii="Times New Roman" w:hAnsi="Times New Roman" w:cs="Times New Roman"/>
          <w:sz w:val="22"/>
          <w:szCs w:val="22"/>
        </w:rPr>
        <w:t>: Population of forests throughout the study area: a) all forested pixels, colored by forest cover type, and b) a random selection of 50,000 forest pixels each with an ATL08 segment created at their center, resulting</w:t>
      </w:r>
      <w:r w:rsidR="003B786B">
        <w:rPr>
          <w:rFonts w:ascii="Times New Roman" w:hAnsi="Times New Roman" w:cs="Times New Roman"/>
          <w:sz w:val="22"/>
          <w:szCs w:val="22"/>
        </w:rPr>
        <w:t xml:space="preserve"> in the red speckled effect</w:t>
      </w:r>
    </w:p>
    <w:p w14:paraId="5C67C401" w14:textId="1E7F3420" w:rsidR="00FF63E4" w:rsidRPr="00FF63E4" w:rsidRDefault="00C6665D" w:rsidP="006608DF">
      <w:pPr>
        <w:spacing w:line="360" w:lineRule="auto"/>
        <w:contextualSpacing/>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 xml:space="preserve">For each selected pixel, we create an ATL08 segment at its center and extract the ALS canopy height within the segment </w:t>
      </w:r>
      <w:r w:rsidR="00FF63E4" w:rsidRPr="00895178">
        <w:rPr>
          <w:rFonts w:ascii="Times New Roman" w:hAnsi="Times New Roman" w:cs="Times New Roman"/>
        </w:rPr>
        <w:t>(see appendix for code).</w:t>
      </w:r>
      <w:r w:rsidR="00FF63E4" w:rsidRPr="00FF63E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6608DF">
      <w:pPr>
        <w:spacing w:line="360" w:lineRule="auto"/>
        <w:contextualSpacing/>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 xml:space="preserve">sample against the population using a kernel density estimate (KDE) plot </w:t>
      </w:r>
      <w:r w:rsidR="009C2898" w:rsidRPr="00895178">
        <w:rPr>
          <w:rFonts w:ascii="Times New Roman" w:hAnsi="Times New Roman" w:cs="Times New Roman"/>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0C51A155" w:rsidR="0020091A"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t>
      </w:r>
      <w:r w:rsidR="00895178">
        <w:rPr>
          <w:rFonts w:ascii="Times New Roman" w:hAnsi="Times New Roman" w:cs="Times New Roman"/>
        </w:rPr>
        <w:t>For this, w</w:t>
      </w:r>
      <w:r w:rsidR="000C445D">
        <w:rPr>
          <w:rFonts w:ascii="Times New Roman" w:hAnsi="Times New Roman" w:cs="Times New Roman"/>
        </w:rPr>
        <w:t xml:space="preserve">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sidRPr="00895178">
        <w:rPr>
          <w:rFonts w:ascii="Times New Roman" w:hAnsi="Times New Roman" w:cs="Times New Roman"/>
        </w:rPr>
        <w:fldChar w:fldCharType="begin"/>
      </w:r>
      <w:r w:rsidR="008644C1" w:rsidRPr="00895178">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sidRPr="00895178">
        <w:rPr>
          <w:rFonts w:ascii="Times New Roman" w:hAnsi="Times New Roman" w:cs="Times New Roman"/>
        </w:rPr>
        <w:fldChar w:fldCharType="separate"/>
      </w:r>
      <w:r w:rsidR="00510BDC" w:rsidRPr="00895178">
        <w:rPr>
          <w:rFonts w:ascii="Times New Roman" w:hAnsi="Times New Roman" w:cs="Times New Roman"/>
        </w:rPr>
        <w:t>(Caldwell, 2025; see appendix for code)</w:t>
      </w:r>
      <w:r w:rsidR="00510BDC" w:rsidRPr="00895178">
        <w:rPr>
          <w:rFonts w:ascii="Times New Roman" w:hAnsi="Times New Roman" w:cs="Times New Roman"/>
        </w:rPr>
        <w:fldChar w:fldCharType="end"/>
      </w:r>
      <w:r w:rsidR="00510BDC" w:rsidRPr="00895178">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6608DF">
      <w:pPr>
        <w:spacing w:line="360" w:lineRule="auto"/>
        <w:contextualSpacing/>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w:t>
      </w:r>
      <w:r w:rsidR="00866BCE">
        <w:rPr>
          <w:rFonts w:ascii="Times New Roman" w:hAnsi="Times New Roman" w:cs="Times New Roman"/>
        </w:rPr>
        <w:lastRenderedPageBreak/>
        <w:t xml:space="preserve">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730D1DA4" w:rsidR="00866BCE" w:rsidRPr="00866BCE" w:rsidRDefault="00866BCE" w:rsidP="006608DF">
      <w:pPr>
        <w:spacing w:line="360" w:lineRule="auto"/>
        <w:contextualSpacing/>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w:t>
      </w:r>
      <w:r w:rsidR="00895178">
        <w:rPr>
          <w:rFonts w:ascii="Times New Roman" w:hAnsi="Times New Roman" w:cs="Times New Roman"/>
        </w:rPr>
        <w:t>during</w:t>
      </w:r>
      <w:r>
        <w:rPr>
          <w:rFonts w:ascii="Times New Roman" w:hAnsi="Times New Roman" w:cs="Times New Roman"/>
        </w:rPr>
        <w:t xml:space="preserve">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2893549E" w:rsidR="00F72C92" w:rsidRDefault="00476E78" w:rsidP="006608DF">
      <w:pPr>
        <w:spacing w:line="360" w:lineRule="auto"/>
        <w:contextualSpacing/>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w:t>
      </w:r>
      <w:r w:rsidR="00895178">
        <w:rPr>
          <w:rFonts w:ascii="Times New Roman" w:hAnsi="Times New Roman" w:cs="Times New Roman"/>
        </w:rPr>
        <w:t>is</w:t>
      </w:r>
      <w:r w:rsidR="00F72C92">
        <w:rPr>
          <w:rFonts w:ascii="Times New Roman" w:hAnsi="Times New Roman" w:cs="Times New Roman"/>
        </w:rPr>
        <w:t xml:space="preserv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are used rather than </w:t>
      </w:r>
      <w:r w:rsidR="00F72C92">
        <w:rPr>
          <w:rFonts w:ascii="Times New Roman" w:hAnsi="Times New Roman" w:cs="Times New Roman"/>
          <w:i/>
          <w:iCs/>
        </w:rPr>
        <w:t xml:space="preserve">total height </w:t>
      </w:r>
      <w:r w:rsidR="00F72C92">
        <w:rPr>
          <w:rFonts w:ascii="Times New Roman" w:hAnsi="Times New Roman" w:cs="Times New Roman"/>
        </w:rPr>
        <w:t>measurements</w:t>
      </w:r>
      <w:r w:rsidR="00895178">
        <w:rPr>
          <w:rFonts w:ascii="Times New Roman" w:hAnsi="Times New Roman" w:cs="Times New Roman"/>
        </w:rPr>
        <w:t xml:space="preserve"> from NFI plots. A</w:t>
      </w:r>
      <w:r w:rsidR="00F72C92">
        <w:rPr>
          <w:rFonts w:ascii="Times New Roman" w:hAnsi="Times New Roman" w:cs="Times New Roman"/>
        </w:rPr>
        <w:t xml:space="preserve">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commentRangeStart w:id="4"/>
      <w:r w:rsidR="008D545C">
        <w:rPr>
          <w:rFonts w:ascii="Times New Roman" w:hAnsi="Times New Roman" w:cs="Times New Roman"/>
        </w:rPr>
        <w:t xml:space="preserve">Moreover, we subset to only plots with a remeasurement </w:t>
      </w:r>
      <w:r w:rsidR="00895178">
        <w:rPr>
          <w:rFonts w:ascii="Times New Roman" w:hAnsi="Times New Roman" w:cs="Times New Roman"/>
        </w:rPr>
        <w:t xml:space="preserve">period matching </w:t>
      </w:r>
      <w:r w:rsidR="008D545C">
        <w:rPr>
          <w:rFonts w:ascii="Times New Roman" w:hAnsi="Times New Roman" w:cs="Times New Roman"/>
        </w:rPr>
        <w:t xml:space="preserve">the timeframe of our ATL08 segments, </w:t>
      </w:r>
      <w:commentRangeEnd w:id="4"/>
      <w:r w:rsidR="00895178">
        <w:rPr>
          <w:rStyle w:val="CommentReference"/>
        </w:rPr>
        <w:commentReference w:id="4"/>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621070A0" w:rsidR="00B56E66" w:rsidRPr="0010701E" w:rsidRDefault="00B56E66"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m:t>
                  </m:r>
                  <m:r>
                    <w:rPr>
                      <w:rFonts w:ascii="Cambria Math" w:eastAsiaTheme="minorEastAsia" w:hAnsi="Cambria Math" w:cs="Times New Roman"/>
                    </w:rPr>
                    <m:t xml:space="preserve"> </m:t>
                  </m:r>
                  <m:r>
                    <w:rPr>
                      <w:rFonts w:ascii="Cambria Math" w:eastAsiaTheme="minorEastAsia" w:hAnsi="Cambria Math" w:cs="Times New Roman"/>
                    </w:rPr>
                    <m:t xml:space="preserve">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m:t>
                  </m:r>
                  <m:r>
                    <w:rPr>
                      <w:rFonts w:ascii="Cambria Math" w:eastAsiaTheme="minorEastAsia" w:hAnsi="Cambria Math" w:cs="Times New Roman"/>
                    </w:rPr>
                    <m:t xml:space="preserve">   </m:t>
                  </m:r>
                  <m:r>
                    <w:rPr>
                      <w:rFonts w:ascii="Cambria Math" w:eastAsiaTheme="minorEastAsia" w:hAnsi="Cambria Math" w:cs="Times New Roman"/>
                    </w:rPr>
                    <m:t>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5786A86" w:rsidR="00B754FA" w:rsidRPr="0018033E" w:rsidRDefault="00B754FA"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w:t>
      </w:r>
      <w:r w:rsidR="0018033E" w:rsidRPr="00895178">
        <w:rPr>
          <w:rFonts w:ascii="Times New Roman" w:eastAsiaTheme="minorEastAsia" w:hAnsi="Times New Roman" w:cs="Times New Roman"/>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w:t>
      </w:r>
      <w:r w:rsidR="0018033E">
        <w:rPr>
          <w:rFonts w:ascii="Times New Roman" w:eastAsiaTheme="minorEastAsia" w:hAnsi="Times New Roman" w:cs="Times New Roman"/>
        </w:rPr>
        <w:lastRenderedPageBreak/>
        <w:t xml:space="preserve">NFI plots serve not as ‘targets’ to hit when tracking growth with ATL08 segments, </w:t>
      </w:r>
      <w:r w:rsidR="00895178">
        <w:rPr>
          <w:rFonts w:ascii="Times New Roman" w:eastAsiaTheme="minorEastAsia" w:hAnsi="Times New Roman" w:cs="Times New Roman"/>
        </w:rPr>
        <w:t xml:space="preserve">but </w:t>
      </w:r>
      <w:r w:rsidR="0018033E">
        <w:rPr>
          <w:rFonts w:ascii="Times New Roman" w:eastAsiaTheme="minorEastAsia" w:hAnsi="Times New Roman" w:cs="Times New Roman"/>
        </w:rPr>
        <w:t>context</w:t>
      </w:r>
      <w:r w:rsidR="00895178">
        <w:rPr>
          <w:rFonts w:ascii="Times New Roman" w:eastAsiaTheme="minorEastAsia" w:hAnsi="Times New Roman" w:cs="Times New Roman"/>
        </w:rPr>
        <w:t xml:space="preserve"> for </w:t>
      </w:r>
      <w:r w:rsidR="00895178">
        <w:rPr>
          <w:rFonts w:ascii="Times New Roman" w:eastAsiaTheme="minorEastAsia" w:hAnsi="Times New Roman" w:cs="Times New Roman"/>
        </w:rPr>
        <w:t xml:space="preserve">annual and cumulative forest growth patterns in the study </w:t>
      </w:r>
      <w:r w:rsidR="00895178" w:rsidRPr="00895178">
        <w:rPr>
          <w:rFonts w:ascii="Times New Roman" w:eastAsiaTheme="minorEastAsia" w:hAnsi="Times New Roman" w:cs="Times New Roman"/>
        </w:rPr>
        <w:t>area</w:t>
      </w:r>
      <w:r w:rsidR="0018033E">
        <w:rPr>
          <w:rFonts w:ascii="Times New Roman" w:eastAsiaTheme="minorEastAsia" w:hAnsi="Times New Roman" w:cs="Times New Roman"/>
        </w:rPr>
        <w:t xml:space="preserve">. </w:t>
      </w:r>
    </w:p>
    <w:p w14:paraId="30F58CCE" w14:textId="6B895C13" w:rsidR="00A01085" w:rsidRDefault="00A01085"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2ABFEF7B" w:rsidR="0033212A" w:rsidRDefault="004758CB"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0500DD0E" w:rsidR="0033212A" w:rsidRDefault="00907311"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A Wilcoxon Rank-sum test was used to determine net growth in canopy height by comparing the first and last year</w:t>
      </w:r>
      <w:r w:rsidR="004758CB">
        <w:rPr>
          <w:rFonts w:ascii="Times New Roman" w:hAnsi="Times New Roman" w:cs="Times New Roman"/>
        </w:rPr>
        <w:t>s</w:t>
      </w:r>
      <w:r w:rsidR="0033212A">
        <w:rPr>
          <w:rFonts w:ascii="Times New Roman" w:hAnsi="Times New Roman" w:cs="Times New Roman"/>
        </w:rPr>
        <w:t xml:space="preserve">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586E3AEA"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w:t>
      </w:r>
      <w:r w:rsidR="00763FB3">
        <w:rPr>
          <w:rFonts w:ascii="Times New Roman" w:hAnsi="Times New Roman" w:cs="Times New Roman"/>
        </w:rPr>
        <w:t xml:space="preserve">again </w:t>
      </w:r>
      <w:r w:rsidR="0065549D">
        <w:rPr>
          <w:rFonts w:ascii="Times New Roman" w:hAnsi="Times New Roman" w:cs="Times New Roman"/>
        </w:rPr>
        <w:t xml:space="preserve">indicative of growth over time. From the MK test results we report the Z and Tau statistics. </w:t>
      </w:r>
    </w:p>
    <w:p w14:paraId="3C0CEA11" w14:textId="228CDEBC" w:rsidR="0065549D" w:rsidRPr="0065549D" w:rsidRDefault="0065549D" w:rsidP="006608DF">
      <w:pPr>
        <w:spacing w:line="360" w:lineRule="auto"/>
        <w:contextualSpacing/>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763FB3">
        <w:rPr>
          <w:rFonts w:ascii="Times New Roman" w:hAnsi="Times New Roman" w:cs="Times New Roman"/>
        </w:rPr>
        <w:t xml:space="preserve">(see </w:t>
      </w:r>
      <w:r w:rsidR="00763FB3">
        <w:rPr>
          <w:rFonts w:ascii="Times New Roman" w:hAnsi="Times New Roman" w:cs="Times New Roman"/>
        </w:rPr>
        <w:t>a</w:t>
      </w:r>
      <w:r w:rsidRPr="00763FB3">
        <w:rPr>
          <w:rFonts w:ascii="Times New Roman" w:hAnsi="Times New Roman" w:cs="Times New Roman"/>
        </w:rPr>
        <w:t xml:space="preserve">ppendix for code). </w:t>
      </w:r>
      <w:r>
        <w:rPr>
          <w:rFonts w:ascii="Times New Roman" w:hAnsi="Times New Roman" w:cs="Times New Roman"/>
        </w:rPr>
        <w:t xml:space="preserve">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6608DF">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lastRenderedPageBreak/>
        <w:t>Results</w:t>
      </w:r>
    </w:p>
    <w:p w14:paraId="32C3FD72" w14:textId="34DDC4CF" w:rsidR="00BC6428" w:rsidRDefault="00A01085" w:rsidP="006608DF">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1D342AED" w:rsidR="005F1507" w:rsidRPr="005F1507" w:rsidRDefault="005F1507" w:rsidP="006608DF">
      <w:pPr>
        <w:spacing w:line="360" w:lineRule="auto"/>
        <w:contextualSpacing/>
        <w:rPr>
          <w:rFonts w:ascii="Times New Roman" w:hAnsi="Times New Roman" w:cs="Times New Roman"/>
          <w:sz w:val="28"/>
          <w:szCs w:val="28"/>
        </w:rPr>
      </w:pPr>
      <w:r>
        <w:rPr>
          <w:rFonts w:ascii="Times New Roman" w:hAnsi="Times New Roman" w:cs="Times New Roman"/>
        </w:rPr>
        <w:tab/>
        <w:t>ATL08 segment canopy height estimations show strong correlation with reference ALS data at a single point in time (Figure 9).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6608DF">
      <w:pPr>
        <w:keepNext/>
        <w:spacing w:line="360" w:lineRule="auto"/>
        <w:contextualSpacing/>
        <w:jc w:val="center"/>
      </w:pPr>
      <w:r>
        <w:rPr>
          <w:rFonts w:ascii="Times New Roman" w:hAnsi="Times New Roman" w:cs="Times New Roman"/>
          <w:b/>
          <w:bCs/>
          <w:noProof/>
        </w:rPr>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3E7C4F52" w:rsidR="009F466A" w:rsidRPr="009F466A" w:rsidRDefault="009F466A" w:rsidP="006608DF">
      <w:pPr>
        <w:pStyle w:val="Caption"/>
        <w:spacing w:line="360" w:lineRule="auto"/>
        <w:contextualSpacing/>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9</w:t>
      </w:r>
      <w:r>
        <w:rPr>
          <w:rFonts w:ascii="Times New Roman" w:hAnsi="Times New Roman" w:cs="Times New Roman"/>
          <w:sz w:val="22"/>
          <w:szCs w:val="22"/>
        </w:rPr>
        <w:t xml:space="preserve">: Correlation of canopy heights estimated by ALS (X) and ATL08 (Y), with each point in scatterplot corresponding to an individual ATL08 segment. Canopy heights are reported in meters above ground. Red line indicates trend line from a Theil-Sen regression. </w:t>
      </w:r>
    </w:p>
    <w:p w14:paraId="1DA9078C" w14:textId="08201174"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371C3C75" w:rsidR="0001707F" w:rsidRDefault="00261979" w:rsidP="006608DF">
      <w:pPr>
        <w:spacing w:line="360" w:lineRule="auto"/>
        <w:contextualSpacing/>
      </w:pPr>
      <w:r>
        <w:rPr>
          <w:rFonts w:ascii="Times New Roman" w:hAnsi="Times New Roman" w:cs="Times New Roman"/>
        </w:rPr>
        <w:tab/>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5F1507">
        <w:rPr>
          <w:rFonts w:ascii="Times New Roman" w:hAnsi="Times New Roman" w:cs="Times New Roman"/>
        </w:rPr>
        <w:t>10</w:t>
      </w:r>
      <w:r w:rsidR="0001707F">
        <w:rPr>
          <w:rFonts w:ascii="Times New Roman" w:hAnsi="Times New Roman" w:cs="Times New Roman"/>
        </w:rPr>
        <w:t xml:space="preserve">). The kernel density estimate of each sample’s canopy </w:t>
      </w:r>
      <w:r w:rsidR="0001707F">
        <w:rPr>
          <w:rFonts w:ascii="Times New Roman" w:hAnsi="Times New Roman" w:cs="Times New Roman"/>
        </w:rPr>
        <w:lastRenderedPageBreak/>
        <w:t xml:space="preserve">heights is in reasonable agreement with the overall population distribution. This suggests that ICESat-2 samples sufficiently capture the range of canopy heights across the study area, despite the spatial shift between samples. </w:t>
      </w:r>
      <w:r w:rsidR="0001707F">
        <w:rPr>
          <w:rFonts w:ascii="Times New Roman" w:hAnsi="Times New Roman" w:cs="Times New Roman"/>
          <w:b/>
          <w:bCs/>
          <w:noProof/>
        </w:rPr>
        <w:drawing>
          <wp:inline distT="0" distB="0" distL="0" distR="0" wp14:anchorId="34C62916" wp14:editId="60459FE1">
            <wp:extent cx="5943600" cy="371475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1D91FA1" w14:textId="3F234152" w:rsidR="0001707F" w:rsidRPr="0001707F" w:rsidRDefault="0001707F" w:rsidP="006608DF">
      <w:pPr>
        <w:pStyle w:val="Caption"/>
        <w:spacing w:line="360" w:lineRule="auto"/>
        <w:contextualSpacing/>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Pr="0001707F">
        <w:rPr>
          <w:rFonts w:ascii="Times New Roman" w:hAnsi="Times New Roman" w:cs="Times New Roman"/>
          <w:sz w:val="22"/>
          <w:szCs w:val="22"/>
        </w:rPr>
        <w:fldChar w:fldCharType="begin"/>
      </w:r>
      <w:r w:rsidRPr="0001707F">
        <w:rPr>
          <w:rFonts w:ascii="Times New Roman" w:hAnsi="Times New Roman" w:cs="Times New Roman"/>
          <w:sz w:val="22"/>
          <w:szCs w:val="22"/>
        </w:rPr>
        <w:instrText xml:space="preserve"> SEQ Figure \* ARABIC </w:instrText>
      </w:r>
      <w:r w:rsidRPr="0001707F">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01707F">
        <w:rPr>
          <w:rFonts w:ascii="Times New Roman" w:hAnsi="Times New Roman" w:cs="Times New Roman"/>
          <w:sz w:val="22"/>
          <w:szCs w:val="22"/>
        </w:rPr>
        <w:fldChar w:fldCharType="end"/>
      </w:r>
      <w:r w:rsidR="000A78D7">
        <w:rPr>
          <w:rFonts w:ascii="Times New Roman" w:hAnsi="Times New Roman" w:cs="Times New Roman"/>
          <w:sz w:val="22"/>
          <w:szCs w:val="22"/>
        </w:rPr>
        <w:t>0</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262B126D" w:rsidR="00982E7B" w:rsidRDefault="00261979" w:rsidP="006608DF">
      <w:pPr>
        <w:spacing w:line="360" w:lineRule="auto"/>
        <w:contextualSpacing/>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0A78D7">
        <w:rPr>
          <w:rFonts w:ascii="Times New Roman" w:hAnsi="Times New Roman" w:cs="Times New Roman"/>
        </w:rPr>
        <w:t>1</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6608DF">
      <w:pPr>
        <w:spacing w:line="360" w:lineRule="auto"/>
        <w:contextualSpacing/>
        <w:rPr>
          <w:rFonts w:ascii="Times New Roman" w:hAnsi="Times New Roman" w:cs="Times New Roman"/>
        </w:rPr>
      </w:pPr>
    </w:p>
    <w:p w14:paraId="19B45F30" w14:textId="77777777" w:rsidR="00982E7B" w:rsidRDefault="00982E7B" w:rsidP="006608DF">
      <w:pPr>
        <w:keepNext/>
        <w:spacing w:line="360" w:lineRule="auto"/>
        <w:contextualSpacing/>
      </w:pPr>
      <w:r>
        <w:rPr>
          <w:rFonts w:ascii="Times New Roman" w:hAnsi="Times New Roman" w:cs="Times New Roman"/>
          <w:noProof/>
        </w:rPr>
        <w:lastRenderedPageBreak/>
        <w:drawing>
          <wp:inline distT="0" distB="0" distL="0" distR="0" wp14:anchorId="48801E7A" wp14:editId="186470BC">
            <wp:extent cx="5943600" cy="371475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C6DE9C8" w14:textId="7F05B263" w:rsidR="00982E7B" w:rsidRPr="00982E7B" w:rsidRDefault="00982E7B" w:rsidP="006608DF">
      <w:pPr>
        <w:pStyle w:val="Caption"/>
        <w:spacing w:line="360" w:lineRule="auto"/>
        <w:contextualSpacing/>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0A78D7">
        <w:rPr>
          <w:rFonts w:ascii="Times New Roman" w:hAnsi="Times New Roman" w:cs="Times New Roman"/>
          <w:sz w:val="22"/>
          <w:szCs w:val="22"/>
        </w:rPr>
        <w:t>1</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72FF4432" w:rsidR="00261979" w:rsidRDefault="00982E7B" w:rsidP="006608DF">
      <w:pPr>
        <w:spacing w:line="360" w:lineRule="auto"/>
        <w:contextualSpacing/>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0A78D7">
        <w:rPr>
          <w:rFonts w:ascii="Times New Roman" w:hAnsi="Times New Roman" w:cs="Times New Roman"/>
        </w:rPr>
        <w:t>1</w:t>
      </w:r>
      <w:r>
        <w:rPr>
          <w:rFonts w:ascii="Times New Roman" w:hAnsi="Times New Roman" w:cs="Times New Roman"/>
        </w:rPr>
        <w:t xml:space="preserve">, the 2019 sample demonstrates the lowest equivalence with other samples. This suggests that although this </w:t>
      </w:r>
      <w:r w:rsidR="00D42ACD">
        <w:rPr>
          <w:rFonts w:ascii="Times New Roman" w:hAnsi="Times New Roman" w:cs="Times New Roman"/>
        </w:rPr>
        <w:t xml:space="preserve">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13110BB" w:rsidR="00207B7F" w:rsidRDefault="00261979" w:rsidP="006608DF">
      <w:pPr>
        <w:spacing w:line="360" w:lineRule="auto"/>
        <w:contextualSpacing/>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2020-2024) now demonstrate equivalence within a margin of 1 meter in canopy height. This minimizes the sampling bias present in our ATL08 segments, but limits the timeframe for tracking canopy height growth to only 5 years of data. As mentioned in section 2.4.3, we likewise </w:t>
      </w:r>
      <w:r w:rsidR="00EB3BFB">
        <w:rPr>
          <w:rFonts w:ascii="Times New Roman" w:hAnsi="Times New Roman" w:cs="Times New Roman"/>
        </w:rPr>
        <w:t>filter</w:t>
      </w:r>
      <w:r>
        <w:rPr>
          <w:rFonts w:ascii="Times New Roman" w:hAnsi="Times New Roman" w:cs="Times New Roman"/>
        </w:rPr>
        <w:t xml:space="preserve"> NFI plots to only those with remeasurement periods of ~5 years</w:t>
      </w:r>
      <w:r w:rsidR="00C37515">
        <w:rPr>
          <w:rFonts w:ascii="Times New Roman" w:hAnsi="Times New Roman" w:cs="Times New Roman"/>
        </w:rPr>
        <w:t xml:space="preserve"> to match the ATL08 data timeframe</w:t>
      </w:r>
      <w:r>
        <w:rPr>
          <w:rFonts w:ascii="Times New Roman" w:hAnsi="Times New Roman" w:cs="Times New Roman"/>
        </w:rPr>
        <w:t xml:space="preserve">. </w:t>
      </w:r>
    </w:p>
    <w:p w14:paraId="1B4D1BA1" w14:textId="05BA9139"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Reference Growth</w:t>
      </w:r>
    </w:p>
    <w:p w14:paraId="09F1DB86" w14:textId="0BBFFC2B" w:rsidR="00DD39DF" w:rsidRDefault="00DD39DF" w:rsidP="006608DF">
      <w:pPr>
        <w:spacing w:line="360" w:lineRule="auto"/>
        <w:contextualSpacing/>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11523209" w:rsidR="001853F4" w:rsidRPr="001853F4" w:rsidRDefault="001853F4" w:rsidP="006608DF">
      <w:pPr>
        <w:pStyle w:val="Caption"/>
        <w:keepNext/>
        <w:spacing w:line="360" w:lineRule="auto"/>
        <w:contextualSpacing/>
        <w:rPr>
          <w:rFonts w:ascii="Times New Roman" w:hAnsi="Times New Roman" w:cs="Times New Roman"/>
          <w:sz w:val="22"/>
          <w:szCs w:val="22"/>
        </w:rPr>
      </w:pPr>
      <w:r w:rsidRPr="001853F4">
        <w:rPr>
          <w:rFonts w:ascii="Times New Roman" w:hAnsi="Times New Roman" w:cs="Times New Roman"/>
          <w:sz w:val="22"/>
          <w:szCs w:val="22"/>
        </w:rPr>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8.82</w:t>
            </w:r>
          </w:p>
        </w:tc>
      </w:tr>
    </w:tbl>
    <w:p w14:paraId="7818637C" w14:textId="13797801" w:rsidR="001853F4" w:rsidRDefault="001853F4"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2</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6608DF">
      <w:pPr>
        <w:keepNext/>
        <w:spacing w:line="360" w:lineRule="auto"/>
        <w:contextualSpacing/>
      </w:pPr>
      <w:r>
        <w:rPr>
          <w:rFonts w:ascii="Times New Roman" w:hAnsi="Times New Roman" w:cs="Times New Roman"/>
          <w:noProof/>
        </w:rPr>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13ED0D2C" w:rsidR="001853F4" w:rsidRPr="00756857" w:rsidRDefault="001853F4"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w:t>
      </w:r>
      <w:r w:rsidR="000A78D7">
        <w:rPr>
          <w:rFonts w:ascii="Times New Roman" w:hAnsi="Times New Roman" w:cs="Times New Roman"/>
          <w:sz w:val="22"/>
          <w:szCs w:val="22"/>
        </w:rPr>
        <w:t>2</w:t>
      </w:r>
      <w:r w:rsidRPr="00756857">
        <w:rPr>
          <w:rFonts w:ascii="Times New Roman" w:hAnsi="Times New Roman" w:cs="Times New Roman"/>
          <w:sz w:val="22"/>
          <w:szCs w:val="22"/>
        </w:rPr>
        <w:t xml:space="preserve">: Distribution of NFI-derived tree height increment. Red line indicates median value. </w:t>
      </w:r>
    </w:p>
    <w:p w14:paraId="34D589C3" w14:textId="202F6DB4" w:rsidR="001853F4" w:rsidRDefault="00756857"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3</w:t>
      </w:r>
      <w:r>
        <w:rPr>
          <w:rFonts w:ascii="Times New Roman" w:hAnsi="Times New Roman" w:cs="Times New Roman"/>
        </w:rPr>
        <w:t xml:space="preserve"> shows the distribution of five-year net growth in tree height at the plot level. This distribution is centered at 1.68 meters with a strong right skew, indicating a most growth for most plots with some experiencing up to 8 meters of growth in a five-year period. </w:t>
      </w:r>
    </w:p>
    <w:p w14:paraId="28CEEDA3" w14:textId="77777777" w:rsidR="00756857" w:rsidRDefault="00756857" w:rsidP="006608DF">
      <w:pPr>
        <w:keepNext/>
        <w:spacing w:line="360" w:lineRule="auto"/>
        <w:contextualSpacing/>
      </w:pPr>
      <w:r>
        <w:rPr>
          <w:rFonts w:ascii="Times New Roman" w:hAnsi="Times New Roman" w:cs="Times New Roman"/>
          <w:noProof/>
        </w:rPr>
        <w:lastRenderedPageBreak/>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5F8771AD" w:rsidR="00756857" w:rsidRPr="00756857" w:rsidRDefault="00756857"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3</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6608DF">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7A24AA2F" w:rsidR="00C6078A" w:rsidRDefault="00C6078A" w:rsidP="006608DF">
      <w:pPr>
        <w:spacing w:line="360" w:lineRule="auto"/>
        <w:contextualSpacing/>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0A78D7">
        <w:rPr>
          <w:rFonts w:ascii="Times New Roman" w:hAnsi="Times New Roman" w:cs="Times New Roman"/>
        </w:rPr>
        <w:t>4</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 = 147,100) and undisturbed (W = 146,066) forests. For forests with a disturbance history, W values are highest in the &lt;10 years group (W = 154,561) and decrease moving away from disturbance in time. </w:t>
      </w:r>
    </w:p>
    <w:p w14:paraId="105618AD" w14:textId="13D9B64B" w:rsidR="00B44E34" w:rsidRDefault="00CD73C1" w:rsidP="006608DF">
      <w:pPr>
        <w:keepNext/>
        <w:spacing w:line="360" w:lineRule="auto"/>
        <w:contextualSpacing/>
        <w:rPr>
          <w:rFonts w:ascii="Times New Roman" w:hAnsi="Times New Roman" w:cs="Times New Roman"/>
        </w:rPr>
      </w:pPr>
      <w:r>
        <w:rPr>
          <w:rFonts w:ascii="Times New Roman" w:hAnsi="Times New Roman" w:cs="Times New Roman"/>
        </w:rPr>
        <w:tab/>
        <w:t>The differences in median canopy height median the first and last year of data follow a similar pattern (Figure 1</w:t>
      </w:r>
      <w:r w:rsidR="000A78D7">
        <w:rPr>
          <w:rFonts w:ascii="Times New Roman" w:hAnsi="Times New Roman" w:cs="Times New Roman"/>
        </w:rPr>
        <w:t>4</w:t>
      </w:r>
      <w:r>
        <w:rPr>
          <w:rFonts w:ascii="Times New Roman" w:hAnsi="Times New Roman" w:cs="Times New Roman"/>
        </w:rPr>
        <w:t xml:space="preserve">b). Of the forest cover types it is highest in Woody Wetlands, with a 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6608DF">
      <w:pPr>
        <w:keepNext/>
        <w:spacing w:line="360" w:lineRule="auto"/>
        <w:contextualSpacing/>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2DCB4BD7" w:rsidR="0014675E" w:rsidRPr="0014675E" w:rsidRDefault="0014675E" w:rsidP="006608DF">
      <w:pPr>
        <w:pStyle w:val="Caption"/>
        <w:spacing w:line="360" w:lineRule="auto"/>
        <w:contextualSpacing/>
        <w:rPr>
          <w:rFonts w:ascii="Times New Roman" w:hAnsi="Times New Roman" w:cs="Times New Roman"/>
          <w:noProof/>
          <w:sz w:val="22"/>
          <w:szCs w:val="22"/>
        </w:rPr>
      </w:pPr>
      <w:r w:rsidRPr="0014675E">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4</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 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1CD5162C" w:rsidR="004A4B63"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lastRenderedPageBreak/>
        <w:tab/>
      </w:r>
      <w:r w:rsidR="004A4B63">
        <w:rPr>
          <w:rFonts w:ascii="Times New Roman" w:hAnsi="Times New Roman" w:cs="Times New Roman"/>
        </w:rPr>
        <w:t>Theil-Sen regression models reveal statistically significant incremental canopy height growth for only four of ten factor levels (Figure 1</w:t>
      </w:r>
      <w:r w:rsidR="000A78D7">
        <w:rPr>
          <w:rFonts w:ascii="Times New Roman" w:hAnsi="Times New Roman" w:cs="Times New Roman"/>
        </w:rPr>
        <w:t>5</w:t>
      </w:r>
      <w:r w:rsidR="004A4B63">
        <w:rPr>
          <w:rFonts w:ascii="Times New Roman" w:hAnsi="Times New Roman" w:cs="Times New Roman"/>
        </w:rPr>
        <w:t xml:space="preserve">). The highest estimated growth rate 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6608DF">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6608DF">
      <w:pPr>
        <w:pStyle w:val="ListParagraph"/>
        <w:keepNext/>
        <w:spacing w:line="360" w:lineRule="auto"/>
        <w:ind w:left="0"/>
        <w:jc w:val="center"/>
      </w:pPr>
      <w:r>
        <w:rPr>
          <w:rFonts w:ascii="Times New Roman" w:hAnsi="Times New Roman" w:cs="Times New Roman"/>
          <w:noProof/>
        </w:rPr>
        <w:lastRenderedPageBreak/>
        <w:drawing>
          <wp:inline distT="0" distB="0" distL="0" distR="0" wp14:anchorId="4037AE56" wp14:editId="614E8DEA">
            <wp:extent cx="5184648" cy="5943600"/>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84648" cy="5943600"/>
                    </a:xfrm>
                    <a:prstGeom prst="rect">
                      <a:avLst/>
                    </a:prstGeom>
                  </pic:spPr>
                </pic:pic>
              </a:graphicData>
            </a:graphic>
          </wp:inline>
        </w:drawing>
      </w:r>
    </w:p>
    <w:p w14:paraId="2EF9BA9B" w14:textId="142EDDBB" w:rsidR="00C927FF" w:rsidRDefault="00C36516" w:rsidP="006608DF">
      <w:pPr>
        <w:pStyle w:val="Caption"/>
        <w:spacing w:line="360" w:lineRule="auto"/>
        <w:contextualSpacing/>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5</w:t>
      </w:r>
      <w:r>
        <w:rPr>
          <w:rFonts w:ascii="Times New Roman" w:hAnsi="Times New Roman" w:cs="Times New Roman"/>
          <w:sz w:val="22"/>
          <w:szCs w:val="22"/>
        </w:rPr>
        <w:t>: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360ED064" w:rsidR="007A3A2E" w:rsidRPr="007A3A2E" w:rsidRDefault="007A3A2E" w:rsidP="006608DF">
      <w:pPr>
        <w:pStyle w:val="Caption"/>
        <w:spacing w:line="360" w:lineRule="auto"/>
        <w:contextualSpacing/>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tab/>
      </w:r>
      <w:r w:rsidR="00C927FF" w:rsidRPr="007A3A2E">
        <w:rPr>
          <w:rFonts w:ascii="Times New Roman" w:hAnsi="Times New Roman" w:cs="Times New Roman"/>
          <w:i w:val="0"/>
          <w:iCs w:val="0"/>
          <w:color w:val="000000" w:themeColor="text1"/>
          <w:sz w:val="24"/>
          <w:szCs w:val="24"/>
        </w:rPr>
        <w:t>Finally, MK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w:t>
      </w:r>
      <w:r w:rsidR="000A78D7">
        <w:rPr>
          <w:rFonts w:ascii="Times New Roman" w:hAnsi="Times New Roman" w:cs="Times New Roman"/>
          <w:i w:val="0"/>
          <w:iCs w:val="0"/>
          <w:color w:val="000000" w:themeColor="text1"/>
          <w:sz w:val="24"/>
          <w:szCs w:val="24"/>
        </w:rPr>
        <w:t>6</w:t>
      </w:r>
      <w:r w:rsidRPr="007A3A2E">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p>
    <w:p w14:paraId="0A1B4944" w14:textId="69C121BE" w:rsidR="007A3A2E"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Z = 2.56), and decreased with time since disturbance. However, forests disturbed 30+ years ago showed the strongest trend of all factor levels (Z = 3.52). </w:t>
      </w:r>
    </w:p>
    <w:p w14:paraId="1CF1D352" w14:textId="305C566A" w:rsidR="00046400"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 xml:space="preserve">Trends for Kendall’s Tau statistic mirror those of the Z statistic. Tau values range from 0.05 for Woody Wetlands, indicating the lowest agreement between canopy height growth and time, to 0.08 in Mixed Forests. Disturbed forests have a slightly higher tau (0.06) than undisturbed forests (0.05). Tau values are highest in forests with &lt;10 or 30+ years since disturbance, compared to forests with more moderate time since disturbance. </w:t>
      </w:r>
    </w:p>
    <w:p w14:paraId="423BB723" w14:textId="77777777" w:rsidR="00046400" w:rsidRDefault="00046400" w:rsidP="006608DF">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536B25F8" w:rsidR="00046400" w:rsidRPr="00046400" w:rsidRDefault="00046400" w:rsidP="006608DF">
      <w:pPr>
        <w:pStyle w:val="Caption"/>
        <w:spacing w:line="360" w:lineRule="auto"/>
        <w:contextualSpacing/>
        <w:rPr>
          <w:rFonts w:ascii="Times New Roman" w:hAnsi="Times New Roman" w:cs="Times New Roman"/>
          <w:color w:val="000000" w:themeColor="text1"/>
          <w:sz w:val="22"/>
          <w:szCs w:val="22"/>
        </w:rPr>
      </w:pPr>
      <w:r w:rsidRPr="00046400">
        <w:rPr>
          <w:rFonts w:ascii="Times New Roman" w:hAnsi="Times New Roman" w:cs="Times New Roman"/>
          <w:sz w:val="22"/>
          <w:szCs w:val="22"/>
        </w:rPr>
        <w:t>Figure 1</w:t>
      </w:r>
      <w:r w:rsidR="000A78D7">
        <w:rPr>
          <w:rFonts w:ascii="Times New Roman" w:hAnsi="Times New Roman" w:cs="Times New Roman"/>
          <w:sz w:val="22"/>
          <w:szCs w:val="22"/>
        </w:rPr>
        <w:t>6</w:t>
      </w:r>
      <w:r w:rsidRPr="00046400">
        <w:rPr>
          <w:rFonts w:ascii="Times New Roman" w:hAnsi="Times New Roman" w:cs="Times New Roman"/>
          <w:sz w:val="22"/>
          <w:szCs w:val="22"/>
        </w:rPr>
        <w:t xml:space="preserve">: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12F703E9" w14:textId="42C1007A" w:rsidR="00380B75"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198FB5F0"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The ability of spaceborne LiDAR to reliably detect canopy height growth over time is vital for broad-scale forest monitoring, overcoming the temporal limitations of repeat ALS data acquisition and the spatial limitations of field inventories. However, the performance of ATL08 canopy height estimations can vary across a multitude of topographic, atmospheric, and ecological conditions. As such, any </w:t>
      </w:r>
      <w:r w:rsidRPr="00380B75">
        <w:rPr>
          <w:rFonts w:ascii="Times New Roman" w:hAnsi="Times New Roman" w:cs="Times New Roman"/>
          <w:color w:val="000000" w:themeColor="text1"/>
        </w:rPr>
        <w:t>As such, 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p>
    <w:p w14:paraId="0F783551" w14:textId="0F942D8D"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D42ACD">
        <w:rPr>
          <w:rFonts w:ascii="Times New Roman" w:hAnsi="Times New Roman" w:cs="Times New Roman"/>
          <w:color w:val="000000" w:themeColor="text1"/>
          <w:lang w:val="fr-FR"/>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D42ACD">
        <w:rPr>
          <w:rFonts w:ascii="Times New Roman" w:hAnsi="Times New Roman" w:cs="Times New Roman"/>
          <w:lang w:val="fr-FR"/>
        </w:rPr>
        <w:t>(Neuenschwander et al., 2020; Rai et al., 2024; Yu et al., 2024)</w:t>
      </w:r>
      <w:r w:rsidR="00D42ACD">
        <w:rPr>
          <w:rFonts w:ascii="Times New Roman" w:hAnsi="Times New Roman" w:cs="Times New Roman"/>
          <w:color w:val="000000" w:themeColor="text1"/>
        </w:rPr>
        <w:fldChar w:fldCharType="end"/>
      </w:r>
      <w:r w:rsidR="00D42ACD" w:rsidRPr="00D42ACD">
        <w:rPr>
          <w:rFonts w:ascii="Times New Roman" w:hAnsi="Times New Roman" w:cs="Times New Roman"/>
          <w:color w:val="000000" w:themeColor="text1"/>
          <w:lang w:val="fr-FR"/>
        </w:rPr>
        <w:t xml:space="preserve">. </w:t>
      </w:r>
      <w:r w:rsidR="00D42ACD" w:rsidRPr="00D42ACD">
        <w:rPr>
          <w:rFonts w:ascii="Times New Roman" w:hAnsi="Times New Roman" w:cs="Times New Roman"/>
          <w:color w:val="000000" w:themeColor="text1"/>
        </w:rPr>
        <w:t>As posited in section 2.1, the 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661D8536" w:rsidR="00D42ACD" w:rsidRDefault="00D42ACD"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 xml:space="preserve">Comparing the 2020 ALS in the footprints of each sample against the population of forests—the 2020 ALS across the entire study area—indicat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Still, equivalence shown in 75% of groups within a 1.5-meter margin speaks to the forest cover homogeneity across the study area. After removing the 2019 sample, all samples demonstrate equivalence to each other within an even tighter 1-meter margin.</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64 meters in Phase 1, as it is unlikely that ATL08 measurements would be heavily influenced by spatial biases in canopy height falling within this margin of error.</w:t>
      </w:r>
    </w:p>
    <w:p w14:paraId="5420DDFA" w14:textId="633AF3CB" w:rsidR="00887042" w:rsidRDefault="00480E3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0A78D7">
        <w:rPr>
          <w:rFonts w:ascii="Times New Roman" w:hAnsi="Times New Roman" w:cs="Times New Roman"/>
          <w:color w:val="000000" w:themeColor="text1"/>
        </w:rPr>
        <w:t>2</w:t>
      </w:r>
      <w:r w:rsidRPr="00480E31">
        <w:rPr>
          <w:rFonts w:ascii="Times New Roman" w:hAnsi="Times New Roman" w:cs="Times New Roman"/>
          <w:color w:val="000000" w:themeColor="text1"/>
        </w:rPr>
        <w:t xml:space="preserve">) is heavily concentrated in values below 0.5 </w:t>
      </w:r>
      <w:r w:rsidRPr="00480E31">
        <w:rPr>
          <w:rFonts w:ascii="Times New Roman" w:hAnsi="Times New Roman" w:cs="Times New Roman"/>
          <w:color w:val="000000" w:themeColor="text1"/>
        </w:rPr>
        <w:lastRenderedPageBreak/>
        <w:t>meters per year, which 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r w:rsidR="00EA575C">
        <w:rPr>
          <w:rFonts w:ascii="Times New Roman" w:hAnsi="Times New Roman" w:cs="Times New Roman"/>
          <w:color w:val="000000" w:themeColor="text1"/>
        </w:rPr>
        <w:t xml:space="preserve"> The maximum five-year net change in tree height, 8.82 meters, was likely an artifact of the NFI sampling design, and motivated the inclusion of histograms to show the spread of our results for the NFI plots. </w:t>
      </w:r>
    </w:p>
    <w:p w14:paraId="5B8BCE40" w14:textId="1FBD1A73" w:rsidR="00480E31" w:rsidRDefault="00887042"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4A1250D3"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 incremental, and monotonic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five-year period. The trends shown are specifically indicative of growth over time as the regression slope coefficients, Wilcoxon test mean differences, and Mann-Kendall Tau statistics are all positi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w:t>
      </w:r>
    </w:p>
    <w:p w14:paraId="50C6814A" w14:textId="0B273074"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indicated by regression slopes-were found in plantation-like conditions (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agreement with 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34 m/year</w:t>
      </w:r>
      <w:r w:rsidR="00892873">
        <w:rPr>
          <w:rFonts w:ascii="Times New Roman" w:hAnsi="Times New Roman" w:cs="Times New Roman"/>
          <w:color w:val="000000" w:themeColor="text1"/>
        </w:rPr>
        <w:t xml:space="preserve">. Similarly the median difference of 1.74 meters in Mixed Forests aligned with the NFI-derived five-year net growth of 1.68 meters. This </w:t>
      </w:r>
      <w:r w:rsidR="00892873">
        <w:rPr>
          <w:rFonts w:ascii="Times New Roman" w:hAnsi="Times New Roman" w:cs="Times New Roman"/>
          <w:color w:val="000000" w:themeColor="text1"/>
        </w:rPr>
        <w:lastRenderedPageBreak/>
        <w:t>consistency was expected, as Mixed Forests provide a reasonable parallel to the breadth of forest conditions surveyed by the NFI. Limiting NFI remeasurement plots to only plantation-like conditions would have likely resulted in greater values for both annual increment and net growth, and closer alignment with the ATL08-derived trends of Evergreen Forests or Woody Wetlands.</w:t>
      </w:r>
    </w:p>
    <w:p w14:paraId="3ED3C2E8" w14:textId="317E4B1B" w:rsidR="00892873" w:rsidRDefault="00892873"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The role of disturbance history had a more nuanced impact on the ATL08-derived growth, as disturbance histories are likely convolved within specific forest cover types. Forests that experienced disturbance &lt;10 years ago demonstrated notably high values for the median difference</w:t>
      </w:r>
      <w:r>
        <w:rPr>
          <w:rFonts w:ascii="Times New Roman" w:hAnsi="Times New Roman" w:cs="Times New Roman"/>
          <w:color w:val="000000" w:themeColor="text1"/>
        </w:rPr>
        <w:t xml:space="preserve"> (5.6 m) and growth rate (0.63 m/year). </w:t>
      </w:r>
      <w:r w:rsidRPr="00892873">
        <w:rPr>
          <w:rFonts w:ascii="Times New Roman" w:hAnsi="Times New Roman" w:cs="Times New Roman"/>
          <w:color w:val="000000" w:themeColor="text1"/>
        </w:rPr>
        <w:t>While these values may be subject to uncertainty from the inherent noise in ATL08 canopy height estimations, the significant growth across tests in this group 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five-year difference in median canopy height of 2.91 m, and the highest Z (3.51) and Tau (0.11) statistics of all factor levels.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Ultimately, the disturbance history of forests will challenge future research estimating canopy height growth with ATL08 segments. Primarily, the sampling rate of the ATLAS instrument can lead to an amplified underestimation of canopy height in sparser stands, which have a lower probability of generating photon returns throughout the canopy profile. In comparison, a denser canopy with a more homogenous top surface—present in undisturbed forests, or plantations with ample recovery from disturbance—will generate a more accurate canopy height estimation</w:t>
      </w:r>
      <w:r w:rsidR="000544E2">
        <w:rPr>
          <w:rFonts w:ascii="Times New Roman" w:hAnsi="Times New Roman" w:cs="Times New Roman"/>
          <w:color w:val="000000" w:themeColor="text1"/>
        </w:rPr>
        <w:t xml:space="preserve">. Vatandaslar et al. (2023) discuss this challenge to forest height estimation using airborne and spaceborne 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greater terrain variability or tropical regions of greater </w:t>
      </w:r>
      <w:r w:rsidR="000544E2" w:rsidRPr="000544E2">
        <w:rPr>
          <w:rFonts w:ascii="Times New Roman" w:hAnsi="Times New Roman" w:cs="Times New Roman"/>
          <w:color w:val="000000" w:themeColor="text1"/>
        </w:rPr>
        <w:lastRenderedPageBreak/>
        <w:t xml:space="preserve">canopy complexity, ATL08 canopy height estimations </w:t>
      </w:r>
      <w:r w:rsidR="0090478B">
        <w:rPr>
          <w:rFonts w:ascii="Times New Roman" w:hAnsi="Times New Roman" w:cs="Times New Roman"/>
          <w:color w:val="000000" w:themeColor="text1"/>
        </w:rPr>
        <w:t xml:space="preserve">may contain greater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xml:space="preserve">. Moreover, our study area is located within the lolbolly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w:t>
      </w:r>
    </w:p>
    <w:p w14:paraId="6C95B174" w14:textId="681D2EFA" w:rsidR="0090478B" w:rsidRP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This region undoubtedly provides canopy height growth greater than that to be expected in other U.S. forests, where growth patterns over five years may not reach a level detectable in ATL08 segment data. As such, we must note that researchers should strongly consider the dominant topography, forest conditions, and forest productivity of their study area if attempting to identify canopy height growth with ATL08 data.</w:t>
      </w:r>
    </w:p>
    <w:p w14:paraId="6098AEB5" w14:textId="07648C96" w:rsid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0A78D7">
        <w:rPr>
          <w:rFonts w:ascii="Times New Roman" w:hAnsi="Times New Roman" w:cs="Times New Roman"/>
          <w:color w:val="000000" w:themeColor="text1"/>
        </w:rPr>
        <w:t>7</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6395C37B" w14:textId="77777777" w:rsidR="00D367C9" w:rsidRDefault="00D367C9" w:rsidP="006608DF">
      <w:pPr>
        <w:keepNext/>
        <w:spacing w:line="360" w:lineRule="auto"/>
        <w:contextualSpacing/>
        <w:jc w:val="center"/>
      </w:pPr>
      <w:r>
        <w:rPr>
          <w:rFonts w:ascii="Times New Roman" w:hAnsi="Times New Roman" w:cs="Times New Roman"/>
          <w:noProof/>
          <w:color w:val="000000" w:themeColor="text1"/>
        </w:rPr>
        <w:drawing>
          <wp:inline distT="0" distB="0" distL="0" distR="0" wp14:anchorId="43D0E607" wp14:editId="776FEF55">
            <wp:extent cx="5943600" cy="2971800"/>
            <wp:effectExtent l="0" t="0" r="0" b="0"/>
            <wp:docPr id="209268901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9016" name="Picture 1" descr="A screenshot of a video game&#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1443068" w14:textId="44CAB972" w:rsidR="00572B41" w:rsidRDefault="00D367C9" w:rsidP="006608DF">
      <w:pPr>
        <w:pStyle w:val="Caption"/>
        <w:spacing w:line="360" w:lineRule="auto"/>
        <w:contextualSpacing/>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7</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59382219" w:rsid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7</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0688AC8A"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some spatial differences in forest height, purely due to the nature of ICESat-2’s sampling pattern. In absence of a widely accepted standard, researchers may derive their own definition of canopy height equivalence to balance the duration over which they’re assessing growth, the amount and spatial coverage of ATL08 data available, and the noise of ATL08 canopy height estimates within their study area. Since canopy height is emergent from multiple ecological factors and canopy height observations are limited by the precision of the measurement instrument, we found it appropriate to test equivalence across a range of equivalence margin values. </w:t>
      </w:r>
    </w:p>
    <w:p w14:paraId="782FAB96" w14:textId="120CFC95"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in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lastRenderedPageBreak/>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48F6FF1F" w:rsidR="00D367C9" w:rsidRDefault="00D367C9"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s of the spatial biases in canopy height presented in Section 4, future research could stratify ATL08-derived trends by EPA Ecoregions for ecological continuity. </w:t>
      </w:r>
    </w:p>
    <w:p w14:paraId="4A1BBC1D" w14:textId="4AA6C46C" w:rsidR="007E2C4B" w:rsidRDefault="007E2C4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have the potential to identify forest height growth throughout time However, this ability will be reliant upon several factors, not only those influencing ATL08 canopy height estimations at a single point in time but their amplified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strong beam, nighttime data collected in leaf-on conditions have historically provided the highest 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Pr="00D367C9" w:rsidRDefault="00152DB5" w:rsidP="006608DF">
      <w:pPr>
        <w:spacing w:line="360" w:lineRule="auto"/>
        <w:contextualSpacing/>
        <w:rPr>
          <w:rFonts w:ascii="Times New Roman" w:hAnsi="Times New Roman" w:cs="Times New Roman"/>
          <w:color w:val="000000" w:themeColor="text1"/>
          <w:sz w:val="26"/>
          <w:szCs w:val="26"/>
        </w:rPr>
      </w:pPr>
      <w:r>
        <w:rPr>
          <w:rFonts w:ascii="Times New Roman" w:hAnsi="Times New Roman" w:cs="Times New Roman"/>
          <w:color w:val="000000" w:themeColor="text1"/>
        </w:rPr>
        <w:tab/>
      </w:r>
      <w:r w:rsidRPr="00152DB5">
        <w:rPr>
          <w:rFonts w:ascii="Times New Roman" w:hAnsi="Times New Roman" w:cs="Times New Roman"/>
          <w:color w:val="000000" w:themeColor="text1"/>
        </w:rPr>
        <w:t xml:space="preserve">Ultimately, this research aims to understand structural changes of vegetation throughout time using modern active remote sensing missions. In understanding these dynamics at the </w:t>
      </w:r>
      <w:r w:rsidRPr="00152DB5">
        <w:rPr>
          <w:rFonts w:ascii="Times New Roman" w:hAnsi="Times New Roman" w:cs="Times New Roman"/>
          <w:color w:val="000000" w:themeColor="text1"/>
        </w:rPr>
        <w:lastRenderedPageBreak/>
        <w:t>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38163170" w14:textId="643DA6CF" w:rsidR="00820944" w:rsidRDefault="00820944" w:rsidP="006608DF">
      <w:pPr>
        <w:spacing w:line="360" w:lineRule="auto"/>
        <w:contextualSpacing/>
        <w:rPr>
          <w:rFonts w:ascii="Times New Roman" w:hAnsi="Times New Roman" w:cs="Times New Roman"/>
          <w:b/>
          <w:bCs/>
        </w:rPr>
      </w:pPr>
      <w:commentRangeStart w:id="5"/>
      <w:r w:rsidRPr="00756857">
        <w:rPr>
          <w:rFonts w:ascii="Times New Roman" w:hAnsi="Times New Roman" w:cs="Times New Roman"/>
          <w:b/>
          <w:bCs/>
        </w:rPr>
        <w:t>Acknowledgements</w:t>
      </w:r>
    </w:p>
    <w:p w14:paraId="46532EF4" w14:textId="478DC56C" w:rsidR="00C64A8D" w:rsidRPr="00C64A8D" w:rsidRDefault="00C64A8D" w:rsidP="006608DF">
      <w:pPr>
        <w:spacing w:line="360" w:lineRule="auto"/>
        <w:contextualSpacing/>
        <w:rPr>
          <w:rFonts w:ascii="Times New Roman" w:hAnsi="Times New Roman" w:cs="Times New Roman"/>
        </w:rPr>
      </w:pPr>
      <w:r>
        <w:rPr>
          <w:rFonts w:ascii="Times New Roman" w:hAnsi="Times New Roman" w:cs="Times New Roman"/>
        </w:rPr>
        <w:t xml:space="preserve">We thank Dr. Christine Blinn and Aakriti Sakpota </w:t>
      </w:r>
      <w:r w:rsidR="00D50A8A">
        <w:rPr>
          <w:rFonts w:ascii="Times New Roman" w:hAnsi="Times New Roman" w:cs="Times New Roman"/>
        </w:rPr>
        <w:t>from Virginia Tech’s</w:t>
      </w:r>
      <w:r>
        <w:rPr>
          <w:rFonts w:ascii="Times New Roman" w:hAnsi="Times New Roman" w:cs="Times New Roman"/>
        </w:rPr>
        <w:t xml:space="preserve"> Department of Forest Resources &amp; Environmental Conservation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5"/>
      <w:r w:rsidR="000B16EB">
        <w:rPr>
          <w:rStyle w:val="CommentReference"/>
        </w:rPr>
        <w:commentReference w:id="5"/>
      </w:r>
    </w:p>
    <w:p w14:paraId="30580FC1" w14:textId="4BFAFCA1" w:rsidR="00820944" w:rsidRDefault="00820944" w:rsidP="006608DF">
      <w:pPr>
        <w:spacing w:line="360" w:lineRule="auto"/>
        <w:contextualSpacing/>
        <w:rPr>
          <w:rFonts w:ascii="Times New Roman" w:hAnsi="Times New Roman" w:cs="Times New Roman"/>
          <w:b/>
          <w:bCs/>
        </w:rPr>
      </w:pPr>
      <w:commentRangeStart w:id="6"/>
      <w:r w:rsidRPr="00C24FC4">
        <w:rPr>
          <w:rFonts w:ascii="Times New Roman" w:hAnsi="Times New Roman" w:cs="Times New Roman"/>
          <w:b/>
          <w:bCs/>
        </w:rPr>
        <w:t>CRediT authorship contribution statement</w:t>
      </w:r>
      <w:commentRangeEnd w:id="6"/>
      <w:r w:rsidR="00C64A8D">
        <w:rPr>
          <w:rStyle w:val="CommentReference"/>
        </w:rPr>
        <w:commentReference w:id="6"/>
      </w:r>
    </w:p>
    <w:p w14:paraId="4B8145BF" w14:textId="216E7945" w:rsidR="00BC5220" w:rsidRPr="00C24FC4" w:rsidRDefault="00BC5220" w:rsidP="006608DF">
      <w:pPr>
        <w:spacing w:line="360" w:lineRule="auto"/>
        <w:contextualSpacing/>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ualization, Methodology, 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ology, Software, Validation, Formal analysis, Investigation, Raesources</w:t>
      </w:r>
      <w:r w:rsidRPr="005F1E04">
        <w:rPr>
          <w:rFonts w:ascii="Times New Roman" w:hAnsi="Times New Roman" w:cs="Times New Roman"/>
        </w:rPr>
        <w:t>.</w:t>
      </w:r>
      <w:r>
        <w:rPr>
          <w:rFonts w:ascii="Times New Roman" w:hAnsi="Times New Roman" w:cs="Times New Roman"/>
          <w:b/>
          <w:bCs/>
        </w:rPr>
        <w:t xml:space="preserve">  </w:t>
      </w:r>
      <w:commentRangeStart w:id="7"/>
      <w:r>
        <w:rPr>
          <w:rFonts w:ascii="Times New Roman" w:hAnsi="Times New Roman" w:cs="Times New Roman"/>
          <w:b/>
          <w:bCs/>
        </w:rPr>
        <w:t>Todd Schroeder: .</w:t>
      </w:r>
      <w:commentRangeEnd w:id="7"/>
      <w:r>
        <w:rPr>
          <w:rStyle w:val="CommentReference"/>
        </w:rPr>
        <w:commentReference w:id="7"/>
      </w:r>
    </w:p>
    <w:p w14:paraId="5DA2EE42" w14:textId="4800AAAF" w:rsidR="0082094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Pr="008A0C24" w:rsidRDefault="008A0C24" w:rsidP="006608DF">
      <w:pPr>
        <w:spacing w:line="360" w:lineRule="auto"/>
        <w:contextualSpacing/>
        <w:rPr>
          <w:rFonts w:ascii="Times New Roman" w:hAnsi="Times New Roman" w:cs="Times New Roman"/>
        </w:rPr>
      </w:pPr>
      <w:commentRangeStart w:id="8"/>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8"/>
      <w:r>
        <w:rPr>
          <w:rStyle w:val="CommentReference"/>
        </w:rPr>
        <w:commentReference w:id="8"/>
      </w:r>
    </w:p>
    <w:p w14:paraId="781C7C6D" w14:textId="77777777" w:rsidR="00C50D20"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6608DF">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6608DF">
      <w:pPr>
        <w:spacing w:line="360" w:lineRule="auto"/>
        <w:contextualSpacing/>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6608DF">
      <w:pPr>
        <w:spacing w:line="360" w:lineRule="auto"/>
        <w:contextualSpacing/>
        <w:rPr>
          <w:rFonts w:ascii="Times New Roman" w:hAnsi="Times New Roman" w:cs="Times New Roman"/>
        </w:rPr>
      </w:pPr>
      <w:r>
        <w:rPr>
          <w:rFonts w:ascii="Times New Roman" w:eastAsiaTheme="minorEastAsia" w:hAnsi="Times New Roman" w:cs="Times New Roman"/>
        </w:rPr>
        <w:lastRenderedPageBreak/>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6608DF">
      <w:pPr>
        <w:spacing w:line="360" w:lineRule="auto"/>
        <w:contextualSpacing/>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9"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9"/>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6608DF">
      <w:pPr>
        <w:spacing w:line="360" w:lineRule="auto"/>
        <w:contextualSpacing/>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608DF">
      <w:pPr>
        <w:spacing w:line="360" w:lineRule="auto"/>
        <w:contextualSpacing/>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lastRenderedPageBreak/>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6608DF">
      <w:pPr>
        <w:spacing w:line="360" w:lineRule="auto"/>
        <w:contextualSpacing/>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6608DF">
      <w:pPr>
        <w:spacing w:line="360" w:lineRule="auto"/>
        <w:contextualSpacing/>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6608DF">
      <w:pPr>
        <w:spacing w:line="360" w:lineRule="auto"/>
        <w:contextualSpacing/>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6608DF">
      <w:pPr>
        <w:spacing w:line="360" w:lineRule="auto"/>
        <w:contextualSpacing/>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r>
        <w:rPr>
          <w:rFonts w:ascii="Times New Roman" w:hAnsi="Times New Roman" w:cs="Times New Roman"/>
          <w:i/>
          <w:iCs/>
        </w:rPr>
        <w:t>y</w:t>
      </w:r>
      <w:r>
        <w:rPr>
          <w:rFonts w:ascii="Times New Roman" w:hAnsi="Times New Roman" w:cs="Times New Roman"/>
          <w:i/>
          <w:iCs/>
          <w:vertAlign w:val="subscript"/>
        </w:rPr>
        <w:t>j</w:t>
      </w:r>
      <w:r>
        <w:rPr>
          <w:rFonts w:ascii="Times New Roman" w:hAnsi="Times New Roman" w:cs="Times New Roman"/>
        </w:rPr>
        <w:t>) and the previous (</w:t>
      </w:r>
      <w:r>
        <w:rPr>
          <w:rFonts w:ascii="Times New Roman" w:hAnsi="Times New Roman" w:cs="Times New Roman"/>
          <w:i/>
          <w:iCs/>
        </w:rPr>
        <w:t>y</w:t>
      </w:r>
      <w:r>
        <w:rPr>
          <w:rFonts w:ascii="Times New Roman" w:hAnsi="Times New Roman" w:cs="Times New Roman"/>
          <w:i/>
          <w:iCs/>
          <w:vertAlign w:val="subscript"/>
        </w:rPr>
        <w:t>i</w:t>
      </w:r>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6608DF">
      <w:pPr>
        <w:spacing w:line="360" w:lineRule="auto"/>
        <w:contextualSpacing/>
        <w:rPr>
          <w:rFonts w:ascii="Times New Roman" w:hAnsi="Times New Roman" w:cs="Times New Roman"/>
        </w:rPr>
      </w:pPr>
      <m:oMathPara>
        <m:oMath>
          <m:r>
            <w:rPr>
              <w:rFonts w:ascii="Cambria Math" w:hAnsi="Cambria Math" w:cs="Times New Roman"/>
            </w:rPr>
            <w:lastRenderedPageBreak/>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6608DF">
      <w:pPr>
        <w:spacing w:line="360" w:lineRule="auto"/>
        <w:contextualSpacing/>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6608DF">
      <w:pPr>
        <w:spacing w:line="360" w:lineRule="auto"/>
        <w:contextualSpacing/>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References</w:t>
      </w:r>
    </w:p>
    <w:p w14:paraId="1208E2E9" w14:textId="77777777" w:rsidR="007570B7" w:rsidRDefault="004F6F18" w:rsidP="006608DF">
      <w:pPr>
        <w:pStyle w:val="Bibliography"/>
        <w:contextualSpacing/>
      </w:pPr>
      <w:r w:rsidRPr="00753C9C">
        <w:fldChar w:fldCharType="begin"/>
      </w:r>
      <w:r w:rsidR="0044291D">
        <w:instrText xml:space="preserve"> ADDIN ZOTERO_BIBL {"uncited":[],"omitted":[],"custom":[]} CSL_BIBLIOGRAPHY </w:instrText>
      </w:r>
      <w:r w:rsidRPr="00753C9C">
        <w:fldChar w:fldCharType="separate"/>
      </w:r>
      <w:r w:rsidR="007570B7">
        <w:t>Altman, D.G., Bland, J.M., 1995. Statistics Notes: Absence of Evidence Is Not Evidence of Absence. BMJ 311, 485–485. https://doi.org/10.1136/bmj.311.7003.485</w:t>
      </w:r>
    </w:p>
    <w:p w14:paraId="79F5BAAA" w14:textId="77777777" w:rsidR="007570B7" w:rsidRDefault="007570B7" w:rsidP="006608DF">
      <w:pPr>
        <w:pStyle w:val="Bibliography"/>
        <w:contextualSpacing/>
      </w:pPr>
      <w:r>
        <w:t>Amplitude, Inc., 2025. Bonferroni Correction Explained: Managing Multiple Testing in Statistics. Prod. Web Exp. Artic. URL https://amplitude.com/explore/experiment/what-is-bonferroni-correction</w:t>
      </w:r>
    </w:p>
    <w:p w14:paraId="63070A89" w14:textId="77777777" w:rsidR="007570B7" w:rsidRDefault="007570B7" w:rsidP="006608DF">
      <w:pPr>
        <w:pStyle w:val="Bibliography"/>
        <w:contextualSpacing/>
      </w:pPr>
      <w:r>
        <w:t>Andersen, H.-E., Reutebuch, S.E., McGaughey, R.J., 2006. A Rigorous Assessment of Tree Height Measurements Obtained Using Airborne Lidar and Conventional Field Methods. Can. J. Remote Sens. 32, 355–366. https://doi.org/10.5589/m06-030</w:t>
      </w:r>
    </w:p>
    <w:p w14:paraId="202C1080" w14:textId="77777777" w:rsidR="007570B7" w:rsidRDefault="007570B7" w:rsidP="006608DF">
      <w:pPr>
        <w:pStyle w:val="Bibliography"/>
        <w:contextualSpacing/>
      </w:pPr>
      <w:r>
        <w:t>Anderson, J.R., Hardy, E.E., Roach, J.T., Witmer, R.E., 1976. A Land Use and Land Cover Classification System for Use with Remote Sensor Data, Professional Paper. US Geological Survey. https://doi.org/10.3133/pp964</w:t>
      </w:r>
    </w:p>
    <w:p w14:paraId="5581B319" w14:textId="77777777" w:rsidR="007570B7" w:rsidRDefault="007570B7" w:rsidP="006608DF">
      <w:pPr>
        <w:pStyle w:val="Bibliography"/>
        <w:contextualSpacing/>
      </w:pPr>
      <w:r>
        <w:t>Baker, J.B., Langdon, G.O., 1990. Pinus Taeda L. Loblolly Pine, in: Silvics of North America. U.S. Deptartment of Agriculture, Forest Service, Washington, D.C., pp. 497–512.</w:t>
      </w:r>
    </w:p>
    <w:p w14:paraId="6BC0B38D" w14:textId="77777777" w:rsidR="007570B7" w:rsidRDefault="007570B7" w:rsidP="006608DF">
      <w:pPr>
        <w:pStyle w:val="Bibliography"/>
        <w:contextualSpacing/>
      </w:pPr>
      <w:r>
        <w:t>Bennett, F., 1963. Gorwth and Yield of Slash Pine Plantations (No. SE-1). U.S. Department of Agriculture, Forest Service Southern Forest Experiment Station, Asheville, N.</w:t>
      </w:r>
    </w:p>
    <w:p w14:paraId="5AB51086" w14:textId="77777777" w:rsidR="007570B7" w:rsidRDefault="007570B7" w:rsidP="006608DF">
      <w:pPr>
        <w:pStyle w:val="Bibliography"/>
        <w:contextualSpacing/>
      </w:pPr>
      <w:r>
        <w:t>Bradley, S., Kush, J., 2019. Thinning Loblolly Pine Stands To Benefit Wildlife &amp; Timber Production. Ala. Coop. Ext. Syst. URL https://www.aces.edu/blog/topics/forestry/thinning-loblolly-pine-stands-to-benefit-wildlife-timber-production/ (accessed 5.21.25).</w:t>
      </w:r>
    </w:p>
    <w:p w14:paraId="6F47B886" w14:textId="77777777" w:rsidR="007570B7" w:rsidRDefault="007570B7" w:rsidP="006608DF">
      <w:pPr>
        <w:pStyle w:val="Bibliography"/>
        <w:contextualSpacing/>
      </w:pPr>
      <w:r>
        <w:lastRenderedPageBreak/>
        <w:t>Buchhorn, M., Smets, B., Bertels, L., Roo, B.D., Lesiv, M., Tsendbazar, N.-E., Herold, M., Fritz, S., 2020. Copernicus Global Land Service: Land Cover 100m: Collection 3: Epoch 2019: Globe. https://doi.org/10.5281/ZENODO.3939050</w:t>
      </w:r>
    </w:p>
    <w:p w14:paraId="2D7ED056" w14:textId="77777777" w:rsidR="007570B7" w:rsidRDefault="007570B7" w:rsidP="006608DF">
      <w:pPr>
        <w:pStyle w:val="Bibliography"/>
        <w:contextualSpacing/>
      </w:pPr>
      <w:r>
        <w:t>Burrill, E.A., DiTommaso, A.M., Turner, J.A., Pugh, S.A., Christensen, G., Kralicek, K.M., Perry, C.J., Lepine, L.C., Walker, D.M., Conkling, B.L., 2024. The Forest Inventory and Analysis Database, FIADB User Guides. U.S. Department of Agriculture, Forest Service.</w:t>
      </w:r>
    </w:p>
    <w:p w14:paraId="750B3D32" w14:textId="77777777" w:rsidR="007570B7" w:rsidRDefault="007570B7" w:rsidP="006608DF">
      <w:pPr>
        <w:pStyle w:val="Bibliography"/>
        <w:contextualSpacing/>
      </w:pPr>
      <w:r>
        <w:t>Caldwell, A.R., 2025. Robust TOST Procedures (Vigenette).</w:t>
      </w:r>
    </w:p>
    <w:p w14:paraId="4B378BB8" w14:textId="77777777" w:rsidR="007570B7" w:rsidRDefault="007570B7" w:rsidP="006608DF">
      <w:pPr>
        <w:pStyle w:val="Bibliography"/>
        <w:contextualSpacing/>
      </w:pPr>
      <w:r>
        <w:t>Caldwell, A.R., 2022. Exploring Equivalence Testing with the Updated TOSTER R Package. https://doi.org/10.31234/osf.io/ty8de</w:t>
      </w:r>
    </w:p>
    <w:p w14:paraId="2CF7E2B1" w14:textId="77777777" w:rsidR="007570B7" w:rsidRDefault="007570B7" w:rsidP="006608DF">
      <w:pPr>
        <w:pStyle w:val="Bibliography"/>
        <w:contextualSpacing/>
      </w:pPr>
      <w:r>
        <w:t>Callaghan, J., 2020. Extreme Rainfall and Flooding from Hurricane Florence. Trop. Cyclone Res. Rev. 9, 172–177. https://doi.org/10.1016/j.tcrr.2020.07.002</w:t>
      </w:r>
    </w:p>
    <w:p w14:paraId="3CC079C4" w14:textId="77777777" w:rsidR="007570B7" w:rsidRPr="007570B7" w:rsidRDefault="007570B7" w:rsidP="006608DF">
      <w:pPr>
        <w:pStyle w:val="Bibliography"/>
        <w:contextualSpacing/>
        <w:rPr>
          <w:lang w:val="fr-FR"/>
        </w:rPr>
      </w:pPr>
      <w:r>
        <w:t xml:space="preserve">Cao, L., Coops, N.C., Innes, J.L., Sheppard, S.R.J., Fu, L., Ruan, H., She, G., 2016. Estimation of Forest Biomass Dynamics in Subtropical Forests Using Multi-Temporal Airborne LiDAR Data. </w:t>
      </w:r>
      <w:r w:rsidRPr="007570B7">
        <w:rPr>
          <w:lang w:val="fr-FR"/>
        </w:rPr>
        <w:t>Remote Sens. Environ. 178, 158–171. https://doi.org/10.1016/j.rse.2016.03.012</w:t>
      </w:r>
    </w:p>
    <w:p w14:paraId="3F0C2966" w14:textId="77777777" w:rsidR="007570B7" w:rsidRDefault="007570B7" w:rsidP="006608DF">
      <w:pPr>
        <w:pStyle w:val="Bibliography"/>
        <w:contextualSpacing/>
      </w:pPr>
      <w:r w:rsidRPr="007570B7">
        <w:rPr>
          <w:lang w:val="fr-FR"/>
        </w:rPr>
        <w:t xml:space="preserve">Carabajal, C.C., Boy, J.-P., 2020. </w:t>
      </w:r>
      <w:r>
        <w:t>ICESat-2 Altimetry as Geodetic Control. Int. Arch. Photogramm. Remote Sens. Spat. Inf. Sci. XLIII-B3-2020, 1299–1306. https://doi.org/10.5194/isprs-archives-XLIII-B3-2020-1299-2020</w:t>
      </w:r>
    </w:p>
    <w:p w14:paraId="509CF5AF" w14:textId="77777777" w:rsidR="007570B7" w:rsidRDefault="007570B7" w:rsidP="006608DF">
      <w:pPr>
        <w:pStyle w:val="Bibliography"/>
        <w:contextualSpacing/>
      </w:pPr>
      <w:r w:rsidRPr="007570B7">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308A2D4A" w14:textId="77777777" w:rsidR="007570B7" w:rsidRDefault="007570B7" w:rsidP="006608DF">
      <w:pPr>
        <w:pStyle w:val="Bibliography"/>
        <w:contextualSpacing/>
      </w:pPr>
      <w:r>
        <w:t>Chen, S., Ghadami, A., Epureanu, B.I., 2022. Practical Guide to Using Kendall’s Tau in the Context of Forecasting Critical Transitions. R. Soc. Open Sci. 9, 211346. https://doi.org/10.1098/rsos.211346</w:t>
      </w:r>
    </w:p>
    <w:p w14:paraId="3FF84D3E" w14:textId="77777777" w:rsidR="007570B7" w:rsidRDefault="007570B7" w:rsidP="006608DF">
      <w:pPr>
        <w:pStyle w:val="Bibliography"/>
        <w:contextualSpacing/>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33B829CD" w14:textId="77777777" w:rsidR="007570B7" w:rsidRDefault="007570B7" w:rsidP="006608DF">
      <w:pPr>
        <w:pStyle w:val="Bibliography"/>
        <w:contextualSpacing/>
      </w:pPr>
      <w:r>
        <w:t>Corrao, M.V., Sparks, A.M., Smith, A.M.S., 2022. A Conventional Cruise and Felled-Tree Validation of Individual Tree Diameter, Height and Volume Derived from Airborne Laser Scanning Data of a Loblolly Pine (p. Taeda) Stand in Eastern Texas. Remote Sens. 14, 2567. https://doi.org/10.3390/rs14112567</w:t>
      </w:r>
    </w:p>
    <w:p w14:paraId="3B2874FD" w14:textId="77777777" w:rsidR="007570B7" w:rsidRDefault="007570B7" w:rsidP="006608DF">
      <w:pPr>
        <w:pStyle w:val="Bibliography"/>
        <w:contextualSpacing/>
      </w:pPr>
      <w:r>
        <w:t>Dickens, E.D., Moorhead, D.J., 2015. A Guide to Thinning Pine Plantations. Ga. For. Product. 0010.</w:t>
      </w:r>
    </w:p>
    <w:p w14:paraId="1A1CEDBF" w14:textId="77777777" w:rsidR="007570B7" w:rsidRDefault="007570B7" w:rsidP="006608DF">
      <w:pPr>
        <w:pStyle w:val="Bibliography"/>
        <w:contextualSpacing/>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62D97813" w14:textId="77777777" w:rsidR="007570B7" w:rsidRDefault="007570B7" w:rsidP="006608DF">
      <w:pPr>
        <w:pStyle w:val="Bibliography"/>
        <w:contextualSpacing/>
      </w:pPr>
      <w:r>
        <w:t xml:space="preserve">Dubayah, R., Blair, J.B., Goetz, S., Fatoyinbo, L., Hansen, M., Healey, S., Hofton, M., Hurtt, G., Kellner, J., Luthcke, S., Armston, J., Tang, H., Duncanson, L., Hancock, S., Jantz, P., Marselis, S., Patterson, P.L., Qi, W., Silva, C., 2020. The Global Ecosystem </w:t>
      </w:r>
      <w:r>
        <w:lastRenderedPageBreak/>
        <w:t>Dynamics Investigation: High-Resolution Laser Ranging of the Earth’s Forests and Topography. Sci. Remote Sens. 1, 100002. https://doi.org/10.1016/j.srs.2020.100002</w:t>
      </w:r>
    </w:p>
    <w:p w14:paraId="4BE059E0" w14:textId="77777777" w:rsidR="007570B7" w:rsidRDefault="007570B7" w:rsidP="006608DF">
      <w:pPr>
        <w:pStyle w:val="Bibliography"/>
        <w:contextualSpacing/>
      </w:pPr>
      <w:r>
        <w:t>Earth Resources Observation and Science (EROS) Center, 2025. Annual NLCD Collection 1 Science Product User Guide (Science Product User Guide No. LSDS-2103), Scien.</w:t>
      </w:r>
    </w:p>
    <w:p w14:paraId="78E4D291" w14:textId="77777777" w:rsidR="007570B7" w:rsidRDefault="007570B7" w:rsidP="006608DF">
      <w:pPr>
        <w:pStyle w:val="Bibliography"/>
        <w:contextualSpacing/>
      </w:pPr>
      <w:r>
        <w:t>EarthSoft, Inc., 2024. Mann-Kendall Tests [WWW Document]. EQuIS 7243. URL https://help.earthsoft.com/lib_mann-kendall.htm (accessed 5.19.25).</w:t>
      </w:r>
    </w:p>
    <w:p w14:paraId="7D6F0FF7" w14:textId="77777777" w:rsidR="007570B7" w:rsidRDefault="007570B7" w:rsidP="006608DF">
      <w:pPr>
        <w:pStyle w:val="Bibliography"/>
        <w:contextualSpacing/>
      </w:pPr>
      <w:r>
        <w:t>Esri Inc., 2025. How Linear Regression Algorithm Works. Feature Tabular Anal. Toolset Concepts. URL https://pro.arcgis.com/en/pro-app/latest/tool-reference/geoai/how-linear-regression-works.htm</w:t>
      </w:r>
    </w:p>
    <w:p w14:paraId="28C46A59" w14:textId="77777777" w:rsidR="007570B7" w:rsidRDefault="007570B7" w:rsidP="006608DF">
      <w:pPr>
        <w:pStyle w:val="Bibliography"/>
        <w:contextualSpacing/>
      </w:pPr>
      <w:r>
        <w:t>Esri Inc., 2024. ArcGIS Pro.</w:t>
      </w:r>
    </w:p>
    <w:p w14:paraId="1230964D" w14:textId="77777777" w:rsidR="007570B7" w:rsidRDefault="007570B7" w:rsidP="006608DF">
      <w:pPr>
        <w:pStyle w:val="Bibliography"/>
        <w:contextualSpacing/>
      </w:pPr>
      <w:r>
        <w:t>Falkowski, M.J., Smith, A.M.S., Gessler, P.E., Hudak, A.T., Vierling, L.A., Evans, J.S., 2008. The Influence of Conifer Forest Canopy Cover on the Accuracy of Two Individual Tree Measurement Algorithms Using LiDAR Data. Can. J. Remote Sens. 34, S338–S350. https://doi.org/10.5589/m08-055</w:t>
      </w:r>
    </w:p>
    <w:p w14:paraId="6D02C3C3" w14:textId="77777777" w:rsidR="007570B7" w:rsidRDefault="007570B7" w:rsidP="006608DF">
      <w:pPr>
        <w:pStyle w:val="Bibliography"/>
        <w:contextualSpacing/>
      </w:pPr>
      <w:r>
        <w:t>FAO and UNEP, 2020. The State of the World’s Forests 2020, Forests, biodiversity, and people. FAO and UNEP, Rome. https://doi.org/10.4060/ca8642en</w:t>
      </w:r>
    </w:p>
    <w:p w14:paraId="1E1D0E19" w14:textId="77777777" w:rsidR="007570B7" w:rsidRPr="007570B7" w:rsidRDefault="007570B7" w:rsidP="006608DF">
      <w:pPr>
        <w:pStyle w:val="Bibliography"/>
        <w:contextualSpacing/>
        <w:rPr>
          <w:lang w:val="fr-FR"/>
        </w:rPr>
      </w:pPr>
      <w:r>
        <w:t xml:space="preserve">Feng, T., Duncanson, L., Montesano, P., Hancock, S., Minor, D., Guenther, E., Neuenschwander, A., 2023. A Systematic Evaluation of Multi-Resolution ICESat-2 ATL08 Terrain and Canopy Heights in Boreal Forests. </w:t>
      </w:r>
      <w:r w:rsidRPr="007570B7">
        <w:rPr>
          <w:lang w:val="fr-FR"/>
        </w:rPr>
        <w:t>Remote Sens. Environ. 291, 113570. https://doi.org/10.1016/j.rse.2023.113570</w:t>
      </w:r>
    </w:p>
    <w:p w14:paraId="5BB28B1B" w14:textId="77777777" w:rsidR="007570B7" w:rsidRDefault="007570B7" w:rsidP="006608DF">
      <w:pPr>
        <w:pStyle w:val="Bibliography"/>
        <w:contextualSpacing/>
      </w:pPr>
      <w:r w:rsidRPr="007570B7">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6B8F6339" w14:textId="77777777" w:rsidR="007570B7" w:rsidRDefault="007570B7" w:rsidP="006608DF">
      <w:pPr>
        <w:pStyle w:val="Bibliography"/>
        <w:contextualSpacing/>
      </w:pPr>
      <w:r>
        <w:t>Frost, J., 2023. What is the Bonferroni Correction and How to Use It. Stat. Jim. URL https://statisticsbyjim.com/hypothesis-testing/bonferroni-correction/</w:t>
      </w:r>
    </w:p>
    <w:p w14:paraId="76DE686E" w14:textId="77777777" w:rsidR="007570B7" w:rsidRDefault="007570B7" w:rsidP="006608DF">
      <w:pPr>
        <w:pStyle w:val="Bibliography"/>
        <w:contextualSpacing/>
      </w:pPr>
      <w:r>
        <w:t>Goldstein-Greenwood, J., 2023. Theil-Sen Regression: Programming and Understanding an Outlier-Resistant Alternative to Least Squares. UVA Libr. StatLab.</w:t>
      </w:r>
    </w:p>
    <w:p w14:paraId="4D59455D" w14:textId="77777777" w:rsidR="007570B7" w:rsidRDefault="007570B7" w:rsidP="006608DF">
      <w:pPr>
        <w:pStyle w:val="Bibliography"/>
        <w:contextualSpacing/>
      </w:pPr>
      <w:r>
        <w:t>Griffin, M., Malsick, M., Mizzell, H., Moore, L., 2020. Historic Rainfall and Record-Breaking Flooding from Hurricane Florence in the Pee Dee Watershed. J. S. C. Water Resour. 28–35. https://doi.org/10.34068/JSCWR.06.03</w:t>
      </w:r>
    </w:p>
    <w:p w14:paraId="74C6CEEF" w14:textId="77777777" w:rsidR="007570B7" w:rsidRPr="007570B7" w:rsidRDefault="007570B7" w:rsidP="006608DF">
      <w:pPr>
        <w:pStyle w:val="Bibliography"/>
        <w:contextualSpacing/>
        <w:rPr>
          <w:lang w:val="es-ES"/>
        </w:rPr>
      </w:pPr>
      <w:r>
        <w:t xml:space="preserve">Griffith, J.A., Stehman, S.V., Loveland, T.R., 2003. Landscape Trends in Mid-Atlantic and Southeastern United States Ecoregions. </w:t>
      </w:r>
      <w:r w:rsidRPr="007570B7">
        <w:rPr>
          <w:lang w:val="es-ES"/>
        </w:rPr>
        <w:t>Environ. Manage. 32, 572–588. https://doi.org/10.1007/s00267-003-0078-2</w:t>
      </w:r>
    </w:p>
    <w:p w14:paraId="09FD91FA" w14:textId="77777777" w:rsidR="007570B7" w:rsidRDefault="007570B7" w:rsidP="006608DF">
      <w:pPr>
        <w:pStyle w:val="Bibliography"/>
        <w:contextualSpacing/>
      </w:pPr>
      <w:r w:rsidRPr="007570B7">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5FD5CDB4" w14:textId="77777777" w:rsidR="007570B7" w:rsidRDefault="007570B7" w:rsidP="006608DF">
      <w:pPr>
        <w:pStyle w:val="Bibliography"/>
        <w:contextualSpacing/>
      </w:pPr>
      <w:r>
        <w:t xml:space="preserve">Guerra-Hernández, J., Narine, L.L., Pascual, A., Gonzalez-Ferreiro, E., Botequim, B., Malambo, L., Neuenschwander, A., Popescu, S.C., Godinho, S., 2022. Aboveground Biomass Mapping by Integrating ICESat-2, Sentinel-1, Sentinel-2, ALOS2/PALSAR2, </w:t>
      </w:r>
      <w:r>
        <w:lastRenderedPageBreak/>
        <w:t>and Topographic Information in Mediterranean Forests. GIScience Remote Sens. 59, 1509–1533. https://doi.org/10.1080/15481603.2022.2115599</w:t>
      </w:r>
    </w:p>
    <w:p w14:paraId="284160D6" w14:textId="77777777" w:rsidR="007570B7" w:rsidRDefault="007570B7" w:rsidP="006608DF">
      <w:pPr>
        <w:pStyle w:val="Bibliography"/>
        <w:contextualSpacing/>
      </w:pPr>
      <w:r>
        <w:t>Hancock, S., McGrath, C., Lowe, C., Davenport, I., Woodhouse, I., 2021. Requirements for a Global Lidar System: Spaceborne Lidar with Wall-to-Wall Coverage. R. Soc. Open Sci. 8, 211166. https://doi.org/10.1098/rsos.211166</w:t>
      </w:r>
    </w:p>
    <w:p w14:paraId="6F2CC18A" w14:textId="77777777" w:rsidR="007570B7" w:rsidRDefault="007570B7" w:rsidP="006608DF">
      <w:pPr>
        <w:pStyle w:val="Bibliography"/>
        <w:contextualSpacing/>
      </w:pPr>
      <w:r>
        <w:t>Hansen, M.C., Potapov, P.V., Moore, R., Hancher, M., Turubanova, S.A., Tyukavina, A., Thau, D., Stehman, S.V., Goetz, S.J., Loveland, T.R., Kommareddy, A., Egorov, A., Chini, L., Justice, C.O., Townshend, J.R.G., 2013. High-Resolution Global Maps of 21st-Century Forest Cover Change. Science 342, 850–853. https://doi.org/10.1126/science.1244693</w:t>
      </w:r>
    </w:p>
    <w:p w14:paraId="2309B622" w14:textId="77777777" w:rsidR="007570B7" w:rsidRDefault="007570B7" w:rsidP="006608DF">
      <w:pPr>
        <w:pStyle w:val="Bibliography"/>
        <w:contextualSpacing/>
      </w:pPr>
      <w:r>
        <w:t>Harris, N., Gibbs, D., 2021. Forests Absorb Twice As Much Carbon As They Emit Each Year.</w:t>
      </w:r>
    </w:p>
    <w:p w14:paraId="469CF883" w14:textId="77777777" w:rsidR="007570B7" w:rsidRDefault="007570B7" w:rsidP="006608DF">
      <w:pPr>
        <w:pStyle w:val="Bibliography"/>
        <w:contextualSpacing/>
      </w:pPr>
      <w:r>
        <w:t>Hinck, J.E., Stachyra, J., 2019. 2019 Disaster Relief Act: USGS Recovery Activities (USGS Numbered Series No. 2019–3066), Fact Sheet. Columbia Environmental Research Center, U.S. Geological Survey, Reston, VA.</w:t>
      </w:r>
    </w:p>
    <w:p w14:paraId="0EF6A258" w14:textId="77777777" w:rsidR="007570B7" w:rsidRDefault="007570B7" w:rsidP="006608DF">
      <w:pPr>
        <w:pStyle w:val="Bibliography"/>
        <w:contextualSpacing/>
      </w:pPr>
      <w:r>
        <w:t>Hobu, Inc., 2025. USGS 3DEP LiDAR Point Clouds.</w:t>
      </w:r>
    </w:p>
    <w:p w14:paraId="26BEBAE6" w14:textId="77777777" w:rsidR="007570B7" w:rsidRDefault="007570B7" w:rsidP="006608DF">
      <w:pPr>
        <w:pStyle w:val="Bibliography"/>
        <w:contextualSpacing/>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7E14D47B" w14:textId="77777777" w:rsidR="007570B7" w:rsidRDefault="007570B7" w:rsidP="006608DF">
      <w:pPr>
        <w:pStyle w:val="Bibliography"/>
        <w:contextualSpacing/>
      </w:pPr>
      <w:r>
        <w:t>Hurtado, S.L., 2020. RobustLinearReg: Robust Linear Regressions. https://doi.org/10.32614/CRAN.package.RobustLinearReg</w:t>
      </w:r>
    </w:p>
    <w:p w14:paraId="0028651A" w14:textId="77777777" w:rsidR="007570B7" w:rsidRDefault="007570B7" w:rsidP="006608DF">
      <w:pPr>
        <w:pStyle w:val="Bibliography"/>
        <w:contextualSpacing/>
      </w:pPr>
      <w:r>
        <w:t>Jarron, L.R., Coops, N.C., MacKenzie, W.H., Tompalski, P., Dykstra, P., 2020. Detection of Sub-Canopy Forest Structure Using Airborne LiDAR. Remote Sens. Environ. 244, 111770. https://doi.org/10.1016/j.rse.2020.111770</w:t>
      </w:r>
    </w:p>
    <w:p w14:paraId="28BB5802" w14:textId="77777777" w:rsidR="007570B7" w:rsidRDefault="007570B7" w:rsidP="006608DF">
      <w:pPr>
        <w:pStyle w:val="Bibliography"/>
        <w:contextualSpacing/>
      </w:pPr>
      <w:r>
        <w:t>JMP Statistical Discovery LLC, 2025. The T-Test [WWW Document]. Stat. Knowl. Portal. URL https://www.jmp.com/en/statistics-knowledge-portal/t-test</w:t>
      </w:r>
    </w:p>
    <w:p w14:paraId="362C1C18" w14:textId="77777777" w:rsidR="007570B7" w:rsidRDefault="007570B7" w:rsidP="006608DF">
      <w:pPr>
        <w:pStyle w:val="Bibliography"/>
        <w:contextualSpacing/>
      </w:pPr>
      <w:r>
        <w:t>JMP Statistical Discovery LLC, 2024. Equivalence Test Reports [WWW Document]. URL https://www.jmp.com/support/help/en/18.1/index.shtml#page/jmp/equivalence-test-reports.shtml</w:t>
      </w:r>
    </w:p>
    <w:p w14:paraId="553EA500" w14:textId="77777777" w:rsidR="007570B7" w:rsidRDefault="007570B7" w:rsidP="006608DF">
      <w:pPr>
        <w:pStyle w:val="Bibliography"/>
        <w:contextualSpacing/>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5F4CDA7F" w14:textId="77777777" w:rsidR="007570B7" w:rsidRDefault="007570B7" w:rsidP="006608DF">
      <w:pPr>
        <w:pStyle w:val="Bibliography"/>
        <w:contextualSpacing/>
      </w:pPr>
      <w:r>
        <w:t>Kendall, M.G., Gibbons, J.D., 1990. Rank correlation methods, 5. ed. ed. Oxford Univ. Press, New York.</w:t>
      </w:r>
    </w:p>
    <w:p w14:paraId="226730C0" w14:textId="77777777" w:rsidR="007570B7" w:rsidRDefault="007570B7" w:rsidP="006608DF">
      <w:pPr>
        <w:pStyle w:val="Bibliography"/>
        <w:contextualSpacing/>
      </w:pPr>
      <w:r>
        <w:t>Khaine, I., Woo, S.Y., 2015. An Overview of Interrelationship Between Climate Change and Forests. For. Sci. Technol. 11, 11–18. https://doi.org/10.1080/21580103.2014.932718</w:t>
      </w:r>
    </w:p>
    <w:p w14:paraId="6BC5FDD4" w14:textId="77777777" w:rsidR="007570B7" w:rsidRDefault="007570B7" w:rsidP="006608DF">
      <w:pPr>
        <w:pStyle w:val="Bibliography"/>
        <w:contextualSpacing/>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25A7A42E" w14:textId="77777777" w:rsidR="007570B7" w:rsidRDefault="007570B7" w:rsidP="006608DF">
      <w:pPr>
        <w:pStyle w:val="Bibliography"/>
        <w:contextualSpacing/>
      </w:pPr>
      <w:r>
        <w:lastRenderedPageBreak/>
        <w:t>Lakens, D., 2022. Improving Your Statistical Inferences. https://doi.org/10.5281/ZENODO.6409077</w:t>
      </w:r>
    </w:p>
    <w:p w14:paraId="2B523D6C" w14:textId="77777777" w:rsidR="007570B7" w:rsidRDefault="007570B7" w:rsidP="006608DF">
      <w:pPr>
        <w:pStyle w:val="Bibliography"/>
        <w:contextualSpacing/>
      </w:pPr>
      <w:r>
        <w:t>Lakens, D., 2017. Equivalence Tests: A Practical Primer for t-Tests, Correlations, and Meta-Analyses. Soc. Psychol. Personal. Sci. 8, 355–362. https://doi.org/10.1177/1948550617697177</w:t>
      </w:r>
    </w:p>
    <w:p w14:paraId="0D0B215E" w14:textId="77777777" w:rsidR="007570B7" w:rsidRDefault="007570B7" w:rsidP="006608DF">
      <w:pPr>
        <w:pStyle w:val="Bibliography"/>
        <w:contextualSpacing/>
      </w:pPr>
      <w:r>
        <w:t>LANDFIRE, Earth Resources Observation and Science Center (EROS), U.S. Geological Survey, 2022a. LANDFIRE 2020 Aspect (Asp) CONUS.</w:t>
      </w:r>
    </w:p>
    <w:p w14:paraId="7F0BD169" w14:textId="77777777" w:rsidR="007570B7" w:rsidRDefault="007570B7" w:rsidP="006608DF">
      <w:pPr>
        <w:pStyle w:val="Bibliography"/>
        <w:contextualSpacing/>
      </w:pPr>
      <w:r>
        <w:t>LANDFIRE, Earth Resources Observation and Science Center (EROS), U.S. Geological Survey, 2022b. LANDFIRE 2020 Elevation (Elev) CONUS.</w:t>
      </w:r>
    </w:p>
    <w:p w14:paraId="036DA72E" w14:textId="77777777" w:rsidR="007570B7" w:rsidRPr="007570B7" w:rsidRDefault="007570B7" w:rsidP="006608DF">
      <w:pPr>
        <w:pStyle w:val="Bibliography"/>
        <w:contextualSpacing/>
        <w:rPr>
          <w:lang w:val="es-ES"/>
        </w:rPr>
      </w:pPr>
      <w:r>
        <w:t xml:space="preserve">LaRue, E.A., Fahey, R., Fuson, T.L., Foster, J.R., Matthes, J.H., Krause, K., Hardiman, B.S., 2022. Evaluating the Sensitivity of Forest Structural Diversity Characterization to LiDAR Point Density. </w:t>
      </w:r>
      <w:r w:rsidRPr="007570B7">
        <w:rPr>
          <w:lang w:val="es-ES"/>
        </w:rPr>
        <w:t>Ecosphere 13, e4209. https://doi.org/10.1002/ecs2.4209</w:t>
      </w:r>
    </w:p>
    <w:p w14:paraId="20B330E8" w14:textId="77777777" w:rsidR="007570B7" w:rsidRDefault="007570B7" w:rsidP="006608DF">
      <w:pPr>
        <w:pStyle w:val="Bibliography"/>
        <w:contextualSpacing/>
      </w:pPr>
      <w:r w:rsidRPr="007570B7">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1567F9AB" w14:textId="77777777" w:rsidR="007570B7" w:rsidRDefault="007570B7" w:rsidP="006608DF">
      <w:pPr>
        <w:pStyle w:val="Bibliography"/>
        <w:contextualSpacing/>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50E1D03D" w14:textId="77777777" w:rsidR="007570B7" w:rsidRDefault="007570B7" w:rsidP="006608DF">
      <w:pPr>
        <w:pStyle w:val="Bibliography"/>
        <w:contextualSpacing/>
      </w:pPr>
      <w:r>
        <w:t>Linear Regression (No. 101), 1997. , Course List for 1997-98. Department of Statistics, Yale University.</w:t>
      </w:r>
    </w:p>
    <w:p w14:paraId="01FE9A11" w14:textId="77777777" w:rsidR="007570B7" w:rsidRPr="007570B7" w:rsidRDefault="007570B7" w:rsidP="006608DF">
      <w:pPr>
        <w:pStyle w:val="Bibliography"/>
        <w:contextualSpacing/>
        <w:rPr>
          <w:lang w:val="fr-FR"/>
        </w:rPr>
      </w:pPr>
      <w:r>
        <w:t xml:space="preserve">Liu, A., Cheng, X., Chen, Z., 2021. Performance Evaluation of GEDI and ICESat-2 Laser Altimeter Data for Terrain and Canopy Height Retrievals. </w:t>
      </w:r>
      <w:r w:rsidRPr="007570B7">
        <w:rPr>
          <w:lang w:val="fr-FR"/>
        </w:rPr>
        <w:t>Remote Sens. Environ. 264, 112571. https://doi.org/10.1016/j.rse.2021.112571</w:t>
      </w:r>
    </w:p>
    <w:p w14:paraId="1F6932DA" w14:textId="77777777" w:rsidR="007570B7" w:rsidRDefault="007570B7" w:rsidP="006608DF">
      <w:pPr>
        <w:pStyle w:val="Bibliography"/>
        <w:contextualSpacing/>
      </w:pPr>
      <w:r w:rsidRPr="007570B7">
        <w:rPr>
          <w:lang w:val="fr-FR"/>
        </w:rPr>
        <w:t xml:space="preserve">Liu, M., Popescu, S., Malambo, L., 2019. </w:t>
      </w:r>
      <w:r>
        <w:t>Feasibility of Burned Area Mapping Based on ICESAT−2 Photon Counting Data. Remote Sens. 12, 24. https://doi.org/10.3390/rs12010024</w:t>
      </w:r>
    </w:p>
    <w:p w14:paraId="21D0A346" w14:textId="77777777" w:rsidR="007570B7" w:rsidRDefault="007570B7" w:rsidP="006608DF">
      <w:pPr>
        <w:pStyle w:val="Bibliography"/>
        <w:contextualSpacing/>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5C14893F" w14:textId="77777777" w:rsidR="007570B7" w:rsidRPr="007570B7" w:rsidRDefault="007570B7" w:rsidP="006608DF">
      <w:pPr>
        <w:pStyle w:val="Bibliography"/>
        <w:contextualSpacing/>
        <w:rPr>
          <w:lang w:val="fr-FR"/>
        </w:rPr>
      </w:pPr>
      <w:r>
        <w:t xml:space="preserve">Malambo, L., Popescu, S., 2024. Mapping Vegetation Canopy Height Across the Contiguous United States Using ICESat-2 and Ancillary Datasets. </w:t>
      </w:r>
      <w:r w:rsidRPr="007570B7">
        <w:rPr>
          <w:lang w:val="fr-FR"/>
        </w:rPr>
        <w:t>Remote Sens. Environ. 309, 114226. https://doi.org/10.1016/j.rse.2024.114226</w:t>
      </w:r>
    </w:p>
    <w:p w14:paraId="1AE22768" w14:textId="77777777" w:rsidR="007570B7" w:rsidRPr="007570B7" w:rsidRDefault="007570B7" w:rsidP="006608DF">
      <w:pPr>
        <w:pStyle w:val="Bibliography"/>
        <w:contextualSpacing/>
        <w:rPr>
          <w:lang w:val="fr-FR"/>
        </w:rPr>
      </w:pPr>
      <w:r w:rsidRPr="007570B7">
        <w:rPr>
          <w:lang w:val="fr-FR"/>
        </w:rPr>
        <w:t xml:space="preserve">Malambo, L., Popescu, S.C., 2021. </w:t>
      </w:r>
      <w:r>
        <w:t xml:space="preserve">Assessing the Agreement of ICESat-2 Terrain and Canopy Height with Airborne Lidar Over US Ecozones. </w:t>
      </w:r>
      <w:r w:rsidRPr="007570B7">
        <w:rPr>
          <w:lang w:val="fr-FR"/>
        </w:rPr>
        <w:t>Remote Sens. Environ. 266, 112711. https://doi.org/10.1016/j.rse.2021.112711</w:t>
      </w:r>
    </w:p>
    <w:p w14:paraId="710E7B5F" w14:textId="77777777" w:rsidR="007570B7" w:rsidRDefault="007570B7" w:rsidP="006608DF">
      <w:pPr>
        <w:pStyle w:val="Bibliography"/>
        <w:contextualSpacing/>
      </w:pPr>
      <w:r w:rsidRPr="007570B7">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539FED5D" w14:textId="77777777" w:rsidR="007570B7" w:rsidRDefault="007570B7" w:rsidP="006608DF">
      <w:pPr>
        <w:pStyle w:val="Bibliography"/>
        <w:contextualSpacing/>
      </w:pPr>
      <w:r>
        <w:t>Mann, H.B., 1945. Nonparametric Tests Against Trend. Econometrica 13, 245. https://doi.org/10.2307/1907187</w:t>
      </w:r>
    </w:p>
    <w:p w14:paraId="3961DA62" w14:textId="77777777" w:rsidR="007570B7" w:rsidRDefault="007570B7" w:rsidP="006608DF">
      <w:pPr>
        <w:pStyle w:val="Bibliography"/>
        <w:contextualSpacing/>
      </w:pPr>
      <w:r>
        <w:t xml:space="preserve">Markus, T., Neumann, T., Martino, A., Abdalati, W., Brunt, K., Csatho, B., Farrell, S., Fricker, H., Gardner, A., Harding, D., Jasinski, M., Kwok, R., Magruder, L., Lubin, D., Luthcke, </w:t>
      </w:r>
      <w:r>
        <w:lastRenderedPageBreak/>
        <w:t>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7A03B405" w14:textId="77777777" w:rsidR="007570B7" w:rsidRDefault="007570B7" w:rsidP="006608DF">
      <w:pPr>
        <w:pStyle w:val="Bibliography"/>
        <w:contextualSpacing/>
      </w:pPr>
      <w:r>
        <w:t>Meals, D., Spooner, J., Dressing, S., Harcum, J., 2011. Statistical Analysis for Monotonic Trends (No. 6), Tech Notes. U.S. Environmental Protection Agency, Fairfax, VA.</w:t>
      </w:r>
    </w:p>
    <w:p w14:paraId="7B1E1C86" w14:textId="77777777" w:rsidR="007570B7" w:rsidRDefault="007570B7" w:rsidP="006608DF">
      <w:pPr>
        <w:pStyle w:val="Bibliography"/>
        <w:contextualSpacing/>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4D39327F" w14:textId="77777777" w:rsidR="007570B7" w:rsidRDefault="007570B7" w:rsidP="006608DF">
      <w:pPr>
        <w:pStyle w:val="Bibliography"/>
        <w:contextualSpacing/>
      </w:pPr>
      <w:r>
        <w:t>Mitchell, J.C., Kashian, D.M., Chen, X., Cousins, S., Flaspohler, D., Gruner, D.S., Johnson, J.S., Surasinghe, T.D., Zambrano, J., Buma, B., 2023. Forest Ecosystem Properties Emerge from Interactions of Structure and Disturbance. Front. Ecol. Environ. 21, 14–23. https://doi.org/10.1002/fee.2589</w:t>
      </w:r>
    </w:p>
    <w:p w14:paraId="265308AE" w14:textId="77777777" w:rsidR="007570B7" w:rsidRPr="007570B7" w:rsidRDefault="007570B7" w:rsidP="006608DF">
      <w:pPr>
        <w:pStyle w:val="Bibliography"/>
        <w:contextualSpacing/>
        <w:rPr>
          <w:lang w:val="fr-FR"/>
        </w:rPr>
      </w:pPr>
      <w:r>
        <w:t xml:space="preserve">Mulverhill, C., Coops, N.C., Hermosilla, T., White, J.C., Wulder, M.A., 2022. Evaluating ICESat-2 for Monitoring, Modeling, and Update of Large Area Forest Canopy Height Products. </w:t>
      </w:r>
      <w:r w:rsidRPr="007570B7">
        <w:rPr>
          <w:lang w:val="fr-FR"/>
        </w:rPr>
        <w:t>Remote Sens. Environ. 271, 112919. https://doi.org/10.1016/j.rse.2022.112919</w:t>
      </w:r>
    </w:p>
    <w:p w14:paraId="5A80CD2E" w14:textId="77777777" w:rsidR="007570B7" w:rsidRDefault="007570B7" w:rsidP="006608DF">
      <w:pPr>
        <w:pStyle w:val="Bibliography"/>
        <w:contextualSpacing/>
      </w:pPr>
      <w:r w:rsidRPr="007570B7">
        <w:rPr>
          <w:lang w:val="fr-FR"/>
        </w:rPr>
        <w:t xml:space="preserve">NC OneMap, 2020. </w:t>
      </w:r>
      <w:r>
        <w:t>Hurricane Florence Flood Extent Across the Piedmont and Coastal Plain of North Carolina.</w:t>
      </w:r>
    </w:p>
    <w:p w14:paraId="1A4C52FA" w14:textId="77777777" w:rsidR="007570B7" w:rsidRDefault="007570B7" w:rsidP="006608DF">
      <w:pPr>
        <w:pStyle w:val="Bibliography"/>
        <w:contextualSpacing/>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7D17FE8F" w14:textId="77777777" w:rsidR="007570B7" w:rsidRPr="007570B7" w:rsidRDefault="007570B7" w:rsidP="006608DF">
      <w:pPr>
        <w:pStyle w:val="Bibliography"/>
        <w:contextualSpacing/>
        <w:rPr>
          <w:lang w:val="fr-FR"/>
        </w:rPr>
      </w:pPr>
      <w:r>
        <w:t xml:space="preserve">Neuenschwander, A., Guenther, E., White, J.C., Duncanson, L., Montesano, P., 2020. Validation of ICESat-2 Terrain and Canopy Heights in Boreal Forests. </w:t>
      </w:r>
      <w:r w:rsidRPr="007570B7">
        <w:rPr>
          <w:lang w:val="fr-FR"/>
        </w:rPr>
        <w:t>Remote Sens. Environ. 251, 112110. https://doi.org/10.1016/j.rse.2020.112110</w:t>
      </w:r>
    </w:p>
    <w:p w14:paraId="1C8DA791" w14:textId="77777777" w:rsidR="007570B7" w:rsidRPr="007570B7" w:rsidRDefault="007570B7" w:rsidP="006608DF">
      <w:pPr>
        <w:pStyle w:val="Bibliography"/>
        <w:contextualSpacing/>
        <w:rPr>
          <w:lang w:val="fr-FR"/>
        </w:rPr>
      </w:pPr>
      <w:r w:rsidRPr="007570B7">
        <w:rPr>
          <w:lang w:val="fr-FR"/>
        </w:rPr>
        <w:t xml:space="preserve">Neuenschwander, A., Magruder, L.A., 2019. </w:t>
      </w:r>
      <w:r>
        <w:t xml:space="preserve">Canopy and Terrain Height Retrievals with ICESat-2: A First Look. </w:t>
      </w:r>
      <w:r w:rsidRPr="007570B7">
        <w:rPr>
          <w:lang w:val="fr-FR"/>
        </w:rPr>
        <w:t>Remote Sens. 11, 1721. https://doi.org/10.3390/rs11141721</w:t>
      </w:r>
    </w:p>
    <w:p w14:paraId="016223A5" w14:textId="77777777" w:rsidR="007570B7" w:rsidRDefault="007570B7" w:rsidP="006608DF">
      <w:pPr>
        <w:pStyle w:val="Bibliography"/>
        <w:contextualSpacing/>
      </w:pPr>
      <w:r w:rsidRPr="007570B7">
        <w:rPr>
          <w:lang w:val="fr-FR"/>
        </w:rPr>
        <w:t xml:space="preserve">Neuenschwander, A., Pitts, K., 2019. </w:t>
      </w:r>
      <w:r>
        <w:t>The ATL08 Land and Vegetation Product for the ICESat-2 Mission. Remote Sens. Environ. 221, 247–259. https://doi.org/10.1016/j.rse.2018.11.005</w:t>
      </w:r>
    </w:p>
    <w:p w14:paraId="2CFE2CBC" w14:textId="77777777" w:rsidR="007570B7" w:rsidRDefault="007570B7" w:rsidP="006608DF">
      <w:pPr>
        <w:pStyle w:val="Bibliography"/>
        <w:contextualSpacing/>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2E070031" w14:textId="77777777" w:rsidR="007570B7" w:rsidRDefault="007570B7" w:rsidP="006608DF">
      <w:pPr>
        <w:pStyle w:val="Bibliography"/>
        <w:contextualSpacing/>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5D9F1940" w14:textId="77777777" w:rsidR="007570B7" w:rsidRDefault="007570B7" w:rsidP="006608DF">
      <w:pPr>
        <w:pStyle w:val="Bibliography"/>
        <w:contextualSpacing/>
      </w:pPr>
      <w:r>
        <w:lastRenderedPageBreak/>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3B988C59" w14:textId="77777777" w:rsidR="007570B7" w:rsidRDefault="007570B7" w:rsidP="006608DF">
      <w:pPr>
        <w:pStyle w:val="Bibliography"/>
        <w:contextualSpacing/>
      </w:pPr>
      <w:r>
        <w:t>Oh, S., Jung, J., Shao, Guofan, Shao, Gang, Gallion, J., Fei, S., 2022. High-Resolution Canopy Height Model Generation and Validation Using USGS 3DEP LiDAR Data in Indiana, USA. Remote Sens. 14, 935. https://doi.org/10.3390/rs14040935</w:t>
      </w:r>
    </w:p>
    <w:p w14:paraId="664CF744" w14:textId="77777777" w:rsidR="007570B7" w:rsidRDefault="007570B7" w:rsidP="006608DF">
      <w:pPr>
        <w:pStyle w:val="Bibliography"/>
        <w:contextualSpacing/>
      </w:pPr>
      <w:r>
        <w:t>Omernik, J.M., Griffith, G.E., 2014. Ecoregions of the Conterminous United States: Evolution of a Hierarchical Spatial Framework. Environ. Manage. 54, 1249–1266. https://doi.org/10.1007/s00267-014-0364-1</w:t>
      </w:r>
    </w:p>
    <w:p w14:paraId="31B6C9BD" w14:textId="77777777" w:rsidR="007570B7" w:rsidRDefault="007570B7" w:rsidP="006608DF">
      <w:pPr>
        <w:pStyle w:val="Bibliography"/>
        <w:contextualSpacing/>
      </w:pPr>
      <w:r>
        <w:t>Paul, S., Ghebreyesus, D., Sharif, H.O., 2019. Brief Communication: Analysis of the Fatalities and Socio-Economic Impacts Caused by Hurricane Florence. Geosciences 9, 58. https://doi.org/10.3390/geosciences9020058</w:t>
      </w:r>
    </w:p>
    <w:p w14:paraId="4C662FED" w14:textId="77777777" w:rsidR="007570B7" w:rsidRDefault="007570B7" w:rsidP="006608DF">
      <w:pPr>
        <w:pStyle w:val="Bibliography"/>
        <w:contextualSpacing/>
      </w:pPr>
      <w:r>
        <w:t>PDAL Contributors, 2025. PDAL Point Data Abstraction Library.</w:t>
      </w:r>
    </w:p>
    <w:p w14:paraId="07496FE4" w14:textId="77777777" w:rsidR="007570B7" w:rsidRPr="007570B7" w:rsidRDefault="007570B7" w:rsidP="006608DF">
      <w:pPr>
        <w:pStyle w:val="Bibliography"/>
        <w:contextualSpacing/>
        <w:rPr>
          <w:lang w:val="fr-FR"/>
        </w:rPr>
      </w:pPr>
      <w:r>
        <w:t xml:space="preserve">Pingel, T.J., Clarke, K.C., McBride, W.A., 2013. An Improved Simple Morphological Filter for the Terrain Classification of Airborne LiDAR Data. </w:t>
      </w:r>
      <w:r w:rsidRPr="007570B7">
        <w:rPr>
          <w:lang w:val="fr-FR"/>
        </w:rPr>
        <w:t>ISPRS J. Photogramm. Remote Sens. 77, 21–30. https://doi.org/10.1016/j.isprsjprs.2012.12.002</w:t>
      </w:r>
    </w:p>
    <w:p w14:paraId="27563AAC" w14:textId="77777777" w:rsidR="007570B7" w:rsidRPr="007570B7" w:rsidRDefault="007570B7" w:rsidP="006608DF">
      <w:pPr>
        <w:pStyle w:val="Bibliography"/>
        <w:contextualSpacing/>
        <w:rPr>
          <w:lang w:val="fr-FR"/>
        </w:rPr>
      </w:pPr>
      <w:r>
        <w:t xml:space="preserve">Pronk, M., Eleveld, M., Ledoux, H., 2024. Assessing Vertical Accuracy and Spatial Coverage of ICESat-2 and GEDI Spaceborne Lidar for Creating Global Terrain Models. </w:t>
      </w:r>
      <w:r w:rsidRPr="007570B7">
        <w:rPr>
          <w:lang w:val="fr-FR"/>
        </w:rPr>
        <w:t>Remote Sens. 16, 2259. https://doi.org/10.3390/rs16132259</w:t>
      </w:r>
    </w:p>
    <w:p w14:paraId="32159ED8" w14:textId="77777777" w:rsidR="007570B7" w:rsidRDefault="007570B7" w:rsidP="006608DF">
      <w:pPr>
        <w:pStyle w:val="Bibliography"/>
        <w:contextualSpacing/>
      </w:pPr>
      <w:r w:rsidRPr="007570B7">
        <w:rPr>
          <w:lang w:val="fr-FR"/>
        </w:rPr>
        <w:t xml:space="preserve">Psistaki, K., Tsantopoulos, G., Paschalidou, A., 2024. </w:t>
      </w:r>
      <w:r>
        <w:t>An Overview of the Role of Forests in Climate Change Mitigation. Sustainability 16. https://doi.org/10.3390/su16146089</w:t>
      </w:r>
    </w:p>
    <w:p w14:paraId="027B8D74" w14:textId="77777777" w:rsidR="007570B7" w:rsidRDefault="007570B7" w:rsidP="006608DF">
      <w:pPr>
        <w:pStyle w:val="Bibliography"/>
        <w:contextualSpacing/>
      </w:pPr>
      <w:r>
        <w:t>R  Core Team, 2023. R: A Language for Statistical Computing.</w:t>
      </w:r>
    </w:p>
    <w:p w14:paraId="58EE4B78" w14:textId="77777777" w:rsidR="007570B7" w:rsidRPr="007570B7" w:rsidRDefault="007570B7" w:rsidP="006608DF">
      <w:pPr>
        <w:pStyle w:val="Bibliography"/>
        <w:contextualSpacing/>
        <w:rPr>
          <w:lang w:val="fr-FR"/>
        </w:rPr>
      </w:pPr>
      <w:r w:rsidRPr="007570B7">
        <w:rPr>
          <w:lang w:val="fr-FR"/>
        </w:rPr>
        <w:t>Radtke, P., 2025. FIADB_Direct.</w:t>
      </w:r>
    </w:p>
    <w:p w14:paraId="48D21A81" w14:textId="77777777" w:rsidR="007570B7" w:rsidRDefault="007570B7" w:rsidP="006608DF">
      <w:pPr>
        <w:pStyle w:val="Bibliography"/>
        <w:contextualSpacing/>
      </w:pPr>
      <w:r w:rsidRPr="007570B7">
        <w:rPr>
          <w:lang w:val="fr-FR"/>
        </w:rPr>
        <w:t xml:space="preserve">Rai, N., Ma, Q., Poudel, K.P., Himes, A., Meng, Q., 2024. </w:t>
      </w:r>
      <w:r>
        <w:t>Evaluating the Uncertainties in Forest Canopy Height Measurements Using ICESat-2 Data. J. Remote Sens. 4, 0160. https://doi.org/10.34133/remotesensing.0160</w:t>
      </w:r>
    </w:p>
    <w:p w14:paraId="3F4FA486" w14:textId="77777777" w:rsidR="007570B7" w:rsidRDefault="007570B7" w:rsidP="006608DF">
      <w:pPr>
        <w:pStyle w:val="Bibliography"/>
        <w:contextualSpacing/>
      </w:pPr>
      <w:r>
        <w:t>Renwick, K., 2023. 2022 Forest Inventory and Analysis Business Report (Business Report). U.S. Department of Agriculture, Forest Service, Research and Development, Forest Inventory and Analysis Program, Washington, D.C.</w:t>
      </w:r>
    </w:p>
    <w:p w14:paraId="6D678477" w14:textId="77777777" w:rsidR="007570B7" w:rsidRDefault="007570B7" w:rsidP="006608DF">
      <w:pPr>
        <w:pStyle w:val="Bibliography"/>
        <w:contextualSpacing/>
      </w:pPr>
      <w:r w:rsidRPr="007570B7">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3751B6A0" w14:textId="77777777" w:rsidR="007570B7" w:rsidRDefault="007570B7" w:rsidP="006608DF">
      <w:pPr>
        <w:pStyle w:val="Bibliography"/>
        <w:contextualSpacing/>
      </w:pPr>
      <w:r>
        <w:t>Ringard, J., Chiriaco, M., Bastin, S., Habets, F., 2019. Recent Trends in Climate Variability at the Local Scale Using 40 Years of Observations: The Case of the Paris Region of France. Atmospheric Chem. Phys. 19, 13129–13155. https://doi.org/10.5194/acp-19-13129-2019</w:t>
      </w:r>
    </w:p>
    <w:p w14:paraId="54D7F975" w14:textId="77777777" w:rsidR="007570B7" w:rsidRDefault="007570B7" w:rsidP="006608DF">
      <w:pPr>
        <w:pStyle w:val="Bibliography"/>
        <w:contextualSpacing/>
      </w:pPr>
      <w:r>
        <w:t>Roberts, S.D., Dean, T.J., Evans, D.L., McCombs, J.W., Harrington, R.L., Glass, P.A., 2005. Estimating Individual Tree Leaf Area in Loblolly Pine Plantations Using LiDAR-</w:t>
      </w:r>
      <w:r>
        <w:lastRenderedPageBreak/>
        <w:t>Derived Measurements of Height and Crown Dimensions. For. Ecol. Manag. 213, 54–70. https://doi.org/10.1016/j.foreco.2005.03.025</w:t>
      </w:r>
    </w:p>
    <w:p w14:paraId="7C89D577" w14:textId="77777777" w:rsidR="007570B7" w:rsidRDefault="007570B7" w:rsidP="006608DF">
      <w:pPr>
        <w:pStyle w:val="Bibliography"/>
        <w:contextualSpacing/>
      </w:pPr>
      <w:r>
        <w:t>Rossum, G. van, Drake, F.L., 2010. The Python language reference, Release 3.0.1 [Repr.]. ed, Python documentation manual / Guido van Rossum; Fred L. Drake [ed.]. Python Software Foundation, Hampton, NH.</w:t>
      </w:r>
    </w:p>
    <w:p w14:paraId="4ECF3FE0" w14:textId="77777777" w:rsidR="007570B7" w:rsidRDefault="007570B7" w:rsidP="006608DF">
      <w:pPr>
        <w:pStyle w:val="Bibliography"/>
        <w:contextualSpacing/>
      </w:pPr>
      <w:r>
        <w:t>Schutz, B.E., Zwally, H.J., Shuman, C.A., Hancock, D., DiMarzio, J.P., 2005. Overview of the ICESat Mission. Geophys. Res. Lett. 32, 2005GL024009. https://doi.org/10.1029/2005GL024009</w:t>
      </w:r>
    </w:p>
    <w:p w14:paraId="7FD241C6" w14:textId="77777777" w:rsidR="007570B7" w:rsidRDefault="007570B7" w:rsidP="006608DF">
      <w:pPr>
        <w:pStyle w:val="Bibliography"/>
        <w:contextualSpacing/>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40323B1F" w14:textId="77777777" w:rsidR="007570B7" w:rsidRDefault="007570B7" w:rsidP="006608DF">
      <w:pPr>
        <w:pStyle w:val="Bibliography"/>
        <w:contextualSpacing/>
      </w:pPr>
      <w:r>
        <w:t>Sen, P.K., 1968. Estimates of the Regression Coefficient Based on Kendall’s Tau. J. Am. Stat. Assoc. 63, 1379–1389. https://doi.org/10.1080/01621459.1968.10480934</w:t>
      </w:r>
    </w:p>
    <w:p w14:paraId="6212E735" w14:textId="77777777" w:rsidR="007570B7" w:rsidRDefault="007570B7" w:rsidP="006608DF">
      <w:pPr>
        <w:pStyle w:val="Bibliography"/>
        <w:contextualSpacing/>
      </w:pPr>
      <w:r>
        <w:t>Shtaynberger, J., Bar, H., 2023. Equivalence Testing. Cornell Statistical Consulting Unit.</w:t>
      </w:r>
    </w:p>
    <w:p w14:paraId="0A3CB905" w14:textId="77777777" w:rsidR="007570B7" w:rsidRDefault="007570B7" w:rsidP="006608DF">
      <w:pPr>
        <w:pStyle w:val="Bibliography"/>
        <w:contextualSpacing/>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5692A359" w14:textId="77777777" w:rsidR="007570B7" w:rsidRPr="007570B7" w:rsidRDefault="007570B7" w:rsidP="006608DF">
      <w:pPr>
        <w:pStyle w:val="Bibliography"/>
        <w:contextualSpacing/>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7570B7">
        <w:rPr>
          <w:lang w:val="fr-FR"/>
        </w:rPr>
        <w:t>Int. J. Remote Sens. 43, 721–750. https://doi.org/10.1080/01431161.2021.2023229</w:t>
      </w:r>
    </w:p>
    <w:p w14:paraId="52915F74" w14:textId="77777777" w:rsidR="007570B7" w:rsidRDefault="007570B7" w:rsidP="006608DF">
      <w:pPr>
        <w:pStyle w:val="Bibliography"/>
        <w:contextualSpacing/>
      </w:pPr>
      <w:r w:rsidRPr="007570B7">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2E07C1FA" w14:textId="77777777" w:rsidR="007570B7" w:rsidRDefault="007570B7" w:rsidP="006608DF">
      <w:pPr>
        <w:pStyle w:val="Bibliography"/>
        <w:contextualSpacing/>
      </w:pPr>
      <w:r>
        <w:t>Tang, J., Luyssaert, S., Richardson, A.D., Kutsch, W., Janssens, I.A., 2014. Steeper Declines in Forest Photosynthesis Than Respiration Explain Age-Driven Decreases in Forest Growth. Proc. Natl. Acad. Sci. 111, 8856–8860. https://doi.org/10.1073/pnas.1320761111</w:t>
      </w:r>
    </w:p>
    <w:p w14:paraId="7AA96FAE" w14:textId="77777777" w:rsidR="007570B7" w:rsidRDefault="007570B7" w:rsidP="006608DF">
      <w:pPr>
        <w:pStyle w:val="Bibliography"/>
        <w:contextualSpacing/>
      </w:pPr>
      <w:r>
        <w:t>The pandas development team, 2025. pandas-dev/pandas: Pandas. https://doi.org/10.5281/ZENODO.15831829</w:t>
      </w:r>
    </w:p>
    <w:p w14:paraId="512E5A93" w14:textId="77777777" w:rsidR="007570B7" w:rsidRDefault="007570B7" w:rsidP="006608DF">
      <w:pPr>
        <w:pStyle w:val="Bibliography"/>
        <w:contextualSpacing/>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7A5596AF" w14:textId="77777777" w:rsidR="007570B7" w:rsidRDefault="007570B7" w:rsidP="006608DF">
      <w:pPr>
        <w:pStyle w:val="Bibliography"/>
        <w:contextualSpacing/>
      </w:pPr>
      <w:r>
        <w:t>U.S. Department of Agriculture Forest Service, 2025. Nationwide Forest Inventory (NFI) [WWW Document]. For. Inventory Anal. URL https://research.fs.usda.gov/programs/nfi#data-collection-and-inventory-methods</w:t>
      </w:r>
    </w:p>
    <w:p w14:paraId="4082BD3F" w14:textId="77777777" w:rsidR="007570B7" w:rsidRDefault="007570B7" w:rsidP="006608DF">
      <w:pPr>
        <w:pStyle w:val="Bibliography"/>
        <w:contextualSpacing/>
      </w:pPr>
      <w:r>
        <w:t>U.S. Geological Survey, 2025. 3DEP LiDAR Base Specification.</w:t>
      </w:r>
    </w:p>
    <w:p w14:paraId="72A2F585" w14:textId="77777777" w:rsidR="007570B7" w:rsidRDefault="007570B7" w:rsidP="006608DF">
      <w:pPr>
        <w:pStyle w:val="Bibliography"/>
        <w:contextualSpacing/>
      </w:pPr>
      <w:r>
        <w:t>Wachs, S., 2015. What Is Equivalence Testing &amp; When Should We Use It?</w:t>
      </w:r>
    </w:p>
    <w:p w14:paraId="70B1F523" w14:textId="77777777" w:rsidR="007570B7" w:rsidRDefault="007570B7" w:rsidP="006608DF">
      <w:pPr>
        <w:pStyle w:val="Bibliography"/>
        <w:contextualSpacing/>
      </w:pPr>
      <w:r>
        <w:lastRenderedPageBreak/>
        <w:t>Wang, X., Liang, X., Gong, W., Häkli, P., Wang, Y., 2024. Accuracy Fluctuations of ICESat-2 Height Measurements in Time Series. Int. J. Appl. Earth Obs. Geoinformation 135, 104234. https://doi.org/10.1016/j.jag.2024.104234</w:t>
      </w:r>
    </w:p>
    <w:p w14:paraId="76162970" w14:textId="77777777" w:rsidR="007570B7" w:rsidRDefault="007570B7" w:rsidP="006608DF">
      <w:pPr>
        <w:pStyle w:val="Bibliography"/>
        <w:contextualSpacing/>
      </w:pPr>
      <w:r>
        <w:t>Wild, C.J., Seber, G.A.F., 2000. The Wilcoxon Test, in: Chance Encounters: A First Course in Data Analysis and Inference. Wiley, New York, NY, p. 10.</w:t>
      </w:r>
    </w:p>
    <w:p w14:paraId="4B4092EA" w14:textId="77777777" w:rsidR="007570B7" w:rsidRDefault="007570B7" w:rsidP="006608DF">
      <w:pPr>
        <w:pStyle w:val="Bibliography"/>
        <w:contextualSpacing/>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07510423" w14:textId="77777777" w:rsidR="007570B7" w:rsidRDefault="007570B7" w:rsidP="006608DF">
      <w:pPr>
        <w:pStyle w:val="Bibliography"/>
        <w:contextualSpacing/>
      </w:pPr>
      <w:r>
        <w:t>Xi, Z., Xu, H., Xing, Y., Gong, W., Chen, G., Yang, S., 2022. Forest Canopy Height Mapping by Synergizing ICESat-2, Sentinel-1, Sentinel-2 and Topographic Information Based on Machine Learning Methods. Remote Sens. 14, 364. https://doi.org/10.3390/rs14020364</w:t>
      </w:r>
    </w:p>
    <w:p w14:paraId="4A18601F" w14:textId="77777777" w:rsidR="007570B7" w:rsidRPr="007570B7" w:rsidRDefault="007570B7" w:rsidP="006608DF">
      <w:pPr>
        <w:pStyle w:val="Bibliography"/>
        <w:contextualSpacing/>
        <w:rPr>
          <w:lang w:val="fr-FR"/>
        </w:rPr>
      </w:pPr>
      <w:r>
        <w:t xml:space="preserve">Xiang, B., Wielgosz, M., Kontogianni, T., Peters, T., Puliti, S., Astrup, R., Schindler, K., 2024. Automated Forest Inventory: Analysis of High-Density Airborne LiDAR Point Clouds with 3D Deep Learning. </w:t>
      </w:r>
      <w:r w:rsidRPr="007570B7">
        <w:rPr>
          <w:lang w:val="fr-FR"/>
        </w:rPr>
        <w:t>Remote Sens. Environ. 305, 114078. https://doi.org/10.1016/j.rse.2024.114078</w:t>
      </w:r>
    </w:p>
    <w:p w14:paraId="242C61F3" w14:textId="77777777" w:rsidR="007570B7" w:rsidRPr="007570B7" w:rsidRDefault="007570B7" w:rsidP="006608DF">
      <w:pPr>
        <w:pStyle w:val="Bibliography"/>
        <w:contextualSpacing/>
        <w:rPr>
          <w:lang w:val="fr-FR"/>
        </w:rPr>
      </w:pPr>
      <w:r w:rsidRPr="007570B7">
        <w:rPr>
          <w:lang w:val="fr-FR"/>
        </w:rPr>
        <w:t xml:space="preserve">Yu, C., Yao, W., 2017. </w:t>
      </w:r>
      <w:r>
        <w:t xml:space="preserve">Robust linear regression: A review and comparison. </w:t>
      </w:r>
      <w:r w:rsidRPr="007570B7">
        <w:rPr>
          <w:lang w:val="fr-FR"/>
        </w:rPr>
        <w:t>Commun. Stat. - Simul. Comput. 46, 6261–6282. https://doi.org/10.1080/03610918.2016.1202271</w:t>
      </w:r>
    </w:p>
    <w:p w14:paraId="55B67534" w14:textId="77777777" w:rsidR="007570B7" w:rsidRDefault="007570B7" w:rsidP="006608DF">
      <w:pPr>
        <w:pStyle w:val="Bibliography"/>
        <w:contextualSpacing/>
      </w:pPr>
      <w:r w:rsidRPr="007570B7">
        <w:rPr>
          <w:lang w:val="fr-FR"/>
        </w:rPr>
        <w:t xml:space="preserve">Yu, J., Nie, S., Liu, W., Zhu, X., Lu, D., Wu, W., Sun, Y., 2022. </w:t>
      </w:r>
      <w:r>
        <w:t>Accuracy Assessment of ICESat-2 Ground Elevation and Canopy Height Estimates in Mangroves. IEEE Geosci. Remote Sens. Lett. 19, 1–5. https://doi.org/10.1109/LGRS.2021.3107440</w:t>
      </w:r>
    </w:p>
    <w:p w14:paraId="53BB2222" w14:textId="77777777" w:rsidR="007570B7" w:rsidRPr="007570B7" w:rsidRDefault="007570B7" w:rsidP="006608DF">
      <w:pPr>
        <w:pStyle w:val="Bibliography"/>
        <w:contextualSpacing/>
        <w:rPr>
          <w:lang w:val="es-ES"/>
        </w:rPr>
      </w:pPr>
      <w:r>
        <w:t xml:space="preserve">Yu, Q., Ryan, M.G., Ji, W., Prihodko, L., Anchang, J.Y., Kahiu, N., Nazir, A., Dai, J., Hanan, N.P., 2024. Assessing Canopy Height Measurements from ICESat-2 and GEDI Orbiting Lidar Across Six Different Biomes with G-LiHT LiDAR. </w:t>
      </w:r>
      <w:r w:rsidRPr="007570B7">
        <w:rPr>
          <w:lang w:val="es-ES"/>
        </w:rPr>
        <w:t>Environ. Res. Ecol. 3, 025001. https://doi.org/10.1088/2752-664X/ad39f2</w:t>
      </w:r>
    </w:p>
    <w:p w14:paraId="4D194ED0" w14:textId="77777777" w:rsidR="007570B7" w:rsidRPr="007570B7" w:rsidRDefault="007570B7" w:rsidP="006608DF">
      <w:pPr>
        <w:pStyle w:val="Bibliography"/>
        <w:contextualSpacing/>
        <w:rPr>
          <w:lang w:val="fr-FR"/>
        </w:rPr>
      </w:pPr>
      <w:r w:rsidRPr="007570B7">
        <w:rPr>
          <w:lang w:val="es-ES"/>
        </w:rPr>
        <w:t xml:space="preserve">Yu, X., Hyyppä, J., Kaartinen, H., Maltamo, M., 2004. </w:t>
      </w:r>
      <w:r>
        <w:t xml:space="preserve">Automatic Detection of Harvested Trees and Determination of Forest Growth Using Airborne Laser Scanning. </w:t>
      </w:r>
      <w:r w:rsidRPr="007570B7">
        <w:rPr>
          <w:lang w:val="fr-FR"/>
        </w:rPr>
        <w:t>Remote Sens. Environ. 90, 451–462. https://doi.org/10.1016/j.rse.2004.02.001</w:t>
      </w:r>
    </w:p>
    <w:p w14:paraId="5EF160F2" w14:textId="77777777" w:rsidR="007570B7" w:rsidRDefault="007570B7" w:rsidP="006608DF">
      <w:pPr>
        <w:pStyle w:val="Bibliography"/>
        <w:contextualSpacing/>
      </w:pPr>
      <w:r w:rsidRPr="007570B7">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6D210684" w14:textId="77777777" w:rsidR="007570B7" w:rsidRPr="007570B7" w:rsidRDefault="007570B7" w:rsidP="006608DF">
      <w:pPr>
        <w:pStyle w:val="Bibliography"/>
        <w:contextualSpacing/>
        <w:rPr>
          <w:lang w:val="fr-FR"/>
        </w:rPr>
      </w:pPr>
      <w:r>
        <w:t xml:space="preserve">Zhao, K., Suarez, J.C., Garcia, M., Hu, T., Wang, C., Londo, A., 2018. Utility of Multitemporal LiDAR for Forest and Carbon Monitoring: Tree Growth, Biomass Dynamics, and Carbon Flux. </w:t>
      </w:r>
      <w:r w:rsidRPr="007570B7">
        <w:rPr>
          <w:lang w:val="fr-FR"/>
        </w:rPr>
        <w:t>Remote Sens. Environ. 204, 883–897. https://doi.org/10.1016/j.rse.2017.09.007</w:t>
      </w:r>
    </w:p>
    <w:p w14:paraId="2703F7A8" w14:textId="77777777" w:rsidR="007570B7" w:rsidRDefault="007570B7" w:rsidP="006608DF">
      <w:pPr>
        <w:pStyle w:val="Bibliography"/>
        <w:contextualSpacing/>
      </w:pPr>
      <w:r w:rsidRPr="007570B7">
        <w:rPr>
          <w:lang w:val="fr-FR"/>
        </w:rPr>
        <w:t xml:space="preserve">Zolkos, S.G., Goetz, S.J., Dubayah, R., 2013. </w:t>
      </w:r>
      <w:r>
        <w:t>A Meta-Analysis of Terrestrial Aboveground Biomass Estimation Using Lidar Remote Sensing. Remote Sens. Environ. 128, 289–298. https://doi.org/10.1016/j.rse.2012.10.017</w:t>
      </w:r>
    </w:p>
    <w:p w14:paraId="697AB01C" w14:textId="72077FF6" w:rsidR="004F6F18" w:rsidRPr="00753C9C" w:rsidRDefault="004F6F18" w:rsidP="006608DF">
      <w:pPr>
        <w:spacing w:line="360" w:lineRule="auto"/>
        <w:contextualSpacing/>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6608DF">
      <w:pPr>
        <w:spacing w:line="360" w:lineRule="auto"/>
        <w:contextualSpacing/>
        <w:rPr>
          <w:rFonts w:ascii="Times New Roman" w:hAnsi="Times New Roman" w:cs="Times New Roman"/>
          <w:b/>
          <w:bCs/>
        </w:rPr>
      </w:pPr>
    </w:p>
    <w:sectPr w:rsidR="004F6F18" w:rsidRPr="00753C9C" w:rsidSect="00753C9C">
      <w:headerReference w:type="default" r:id="rId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3T10:12:00Z" w:initials="WP">
    <w:p w14:paraId="7F99EB7C" w14:textId="77777777" w:rsidR="004B1085" w:rsidRDefault="004B1085" w:rsidP="004B1085">
      <w:pPr>
        <w:pStyle w:val="CommentText"/>
      </w:pPr>
      <w:r>
        <w:rPr>
          <w:rStyle w:val="CommentReference"/>
        </w:rPr>
        <w:annotationRef/>
      </w:r>
      <w:r>
        <w:t xml:space="preserve">Rather than specifying what ends up being the  5-year timeframe of the research, I figured it best to just leave it unspecified here to minimize confusion, since we start with 6 years of ATL08 data and remove one year of segments due to spatial biases from equivalence testing. </w:t>
      </w:r>
    </w:p>
  </w:comment>
  <w:comment w:id="1" w:author="Poncy, William" w:date="2025-08-23T11:10:00Z" w:initials="WP">
    <w:p w14:paraId="45B1D881" w14:textId="77777777"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2" w:author="Poncy, William" w:date="2025-08-21T21:14:00Z" w:initials="WP">
    <w:p w14:paraId="56BD1372" w14:textId="31BEA5FF"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3"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4" w:author="Poncy, William" w:date="2025-08-23T22:13:00Z" w:initials="WP">
    <w:p w14:paraId="53D3BC3D" w14:textId="77777777" w:rsidR="00895178" w:rsidRDefault="00895178" w:rsidP="00895178">
      <w:pPr>
        <w:pStyle w:val="CommentText"/>
      </w:pPr>
      <w:r>
        <w:rPr>
          <w:rStyle w:val="CommentReference"/>
        </w:rPr>
        <w:annotationRef/>
      </w:r>
      <w:r>
        <w:t>Again not specifying the five-year timeframe yet, as that decision to limit ATL08 segments from 6 to 5 years of data comes after the results of the equivalence tests</w:t>
      </w:r>
    </w:p>
  </w:comment>
  <w:comment w:id="5" w:author="Poncy, William" w:date="2025-08-23T10:04:00Z" w:initials="WP">
    <w:p w14:paraId="51ED0E01" w14:textId="2EF17FCC"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6" w:author="Poncy, William" w:date="2025-08-23T09:57:00Z" w:initials="WP">
    <w:p w14:paraId="0883BDDC" w14:textId="77777777" w:rsidR="000B16EB" w:rsidRDefault="00C64A8D" w:rsidP="000B16EB">
      <w:pPr>
        <w:pStyle w:val="CommentText"/>
      </w:pPr>
      <w:r>
        <w:rPr>
          <w:rStyle w:val="CommentReference"/>
        </w:rPr>
        <w:annotationRef/>
      </w:r>
      <w:r w:rsidR="000B16EB">
        <w:t xml:space="preserve">Tried to attribute credit to wherever I could envision it, including: </w:t>
      </w:r>
    </w:p>
    <w:p w14:paraId="41175512" w14:textId="77777777" w:rsidR="000B16EB" w:rsidRDefault="000B16EB" w:rsidP="000B16EB">
      <w:pPr>
        <w:pStyle w:val="CommentText"/>
        <w:ind w:left="300"/>
      </w:pPr>
      <w:r>
        <w:t xml:space="preserve">Corey’s knowledge on FIA data, his suggestion of equivalence testing to identify sampling bias, and his writing edits, </w:t>
      </w:r>
    </w:p>
    <w:p w14:paraId="55CF4726" w14:textId="77777777" w:rsidR="000B16EB" w:rsidRDefault="000B16EB" w:rsidP="000B16EB">
      <w:pPr>
        <w:pStyle w:val="CommentText"/>
        <w:ind w:left="300"/>
      </w:pPr>
      <w:r>
        <w:t>Dr. Radtke’s guidance on getting the FIADB duplicated on my own machine, and procedures for analysis, including a script he provided that was the first iteration of the FIA remeasurement plot analysis</w:t>
      </w:r>
    </w:p>
  </w:comment>
  <w:comment w:id="7" w:author="Poncy, William" w:date="2025-08-23T09:28:00Z" w:initials="WP">
    <w:p w14:paraId="6DF353B2" w14:textId="0108D7FB" w:rsidR="00BC5220" w:rsidRDefault="00BC5220" w:rsidP="00BC5220">
      <w:pPr>
        <w:pStyle w:val="CommentText"/>
      </w:pPr>
      <w:r>
        <w:rPr>
          <w:rStyle w:val="CommentReference"/>
        </w:rPr>
        <w:annotationRef/>
      </w:r>
      <w:r>
        <w:t>Will need to verify Todd as co-author</w:t>
      </w:r>
    </w:p>
  </w:comment>
  <w:comment w:id="8"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99EB7C" w15:done="0"/>
  <w15:commentEx w15:paraId="45B1D881" w15:done="0"/>
  <w15:commentEx w15:paraId="56BD1372" w15:done="0"/>
  <w15:commentEx w15:paraId="03F531EB" w15:done="0"/>
  <w15:commentEx w15:paraId="53D3BC3D" w15:done="0"/>
  <w15:commentEx w15:paraId="51ED0E01" w15:done="0"/>
  <w15:commentEx w15:paraId="55CF4726" w15:done="0"/>
  <w15:commentEx w15:paraId="6DF353B2" w15:done="0"/>
  <w15:commentEx w15:paraId="03EFEB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F98236" w16cex:dateUtc="2025-08-23T17:12:00Z"/>
  <w16cex:commentExtensible w16cex:durableId="4674B99E" w16cex:dateUtc="2025-08-23T18:10:00Z"/>
  <w16cex:commentExtensible w16cex:durableId="6BE31ED0" w16cex:dateUtc="2025-08-22T04:14:00Z"/>
  <w16cex:commentExtensible w16cex:durableId="741740DB" w16cex:dateUtc="2025-08-20T04:46:00Z"/>
  <w16cex:commentExtensible w16cex:durableId="7DE5F5FE" w16cex:dateUtc="2025-08-24T05:13: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99EB7C" w16cid:durableId="31F98236"/>
  <w16cid:commentId w16cid:paraId="45B1D881" w16cid:durableId="4674B99E"/>
  <w16cid:commentId w16cid:paraId="56BD1372" w16cid:durableId="6BE31ED0"/>
  <w16cid:commentId w16cid:paraId="03F531EB" w16cid:durableId="741740DB"/>
  <w16cid:commentId w16cid:paraId="53D3BC3D" w16cid:durableId="7DE5F5FE"/>
  <w16cid:commentId w16cid:paraId="51ED0E01" w16cid:durableId="7D701E51"/>
  <w16cid:commentId w16cid:paraId="55CF4726" w16cid:durableId="6C38FC92"/>
  <w16cid:commentId w16cid:paraId="6DF353B2" w16cid:durableId="3CF8F399"/>
  <w16cid:commentId w16cid:paraId="03EFEBFB" w16cid:durableId="228D0F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23D42B" w14:textId="77777777" w:rsidR="00C56122" w:rsidRDefault="00C56122" w:rsidP="0014675E">
      <w:pPr>
        <w:spacing w:after="0" w:line="240" w:lineRule="auto"/>
      </w:pPr>
      <w:r>
        <w:separator/>
      </w:r>
    </w:p>
  </w:endnote>
  <w:endnote w:type="continuationSeparator" w:id="0">
    <w:p w14:paraId="724791CC" w14:textId="77777777" w:rsidR="00C56122" w:rsidRDefault="00C56122"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F534F0" w14:textId="77777777" w:rsidR="00C56122" w:rsidRDefault="00C56122" w:rsidP="0014675E">
      <w:pPr>
        <w:spacing w:after="0" w:line="240" w:lineRule="auto"/>
      </w:pPr>
      <w:r>
        <w:separator/>
      </w:r>
    </w:p>
  </w:footnote>
  <w:footnote w:type="continuationSeparator" w:id="0">
    <w:p w14:paraId="0097A34D" w14:textId="77777777" w:rsidR="00C56122" w:rsidRDefault="00C56122" w:rsidP="00146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5799B" w14:textId="19555E25" w:rsidR="0014675E" w:rsidRDefault="001467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625C"/>
    <w:rsid w:val="00036B00"/>
    <w:rsid w:val="00041D59"/>
    <w:rsid w:val="00046400"/>
    <w:rsid w:val="000514AD"/>
    <w:rsid w:val="000544E2"/>
    <w:rsid w:val="0006015D"/>
    <w:rsid w:val="00065431"/>
    <w:rsid w:val="0006590A"/>
    <w:rsid w:val="00073CED"/>
    <w:rsid w:val="00075E5A"/>
    <w:rsid w:val="00081143"/>
    <w:rsid w:val="000964FC"/>
    <w:rsid w:val="000976C4"/>
    <w:rsid w:val="00097914"/>
    <w:rsid w:val="000A68D5"/>
    <w:rsid w:val="000A78D7"/>
    <w:rsid w:val="000B16EB"/>
    <w:rsid w:val="000C08C2"/>
    <w:rsid w:val="000C3C86"/>
    <w:rsid w:val="000C445D"/>
    <w:rsid w:val="000C5B44"/>
    <w:rsid w:val="000C7F25"/>
    <w:rsid w:val="000E0A48"/>
    <w:rsid w:val="000E567A"/>
    <w:rsid w:val="000E6FAC"/>
    <w:rsid w:val="000F02F0"/>
    <w:rsid w:val="0010229A"/>
    <w:rsid w:val="0010701E"/>
    <w:rsid w:val="00107CC3"/>
    <w:rsid w:val="00111CD0"/>
    <w:rsid w:val="00114F68"/>
    <w:rsid w:val="001316A1"/>
    <w:rsid w:val="0013203B"/>
    <w:rsid w:val="0014208B"/>
    <w:rsid w:val="00142A20"/>
    <w:rsid w:val="0014675E"/>
    <w:rsid w:val="001527AE"/>
    <w:rsid w:val="00152DB5"/>
    <w:rsid w:val="001646C5"/>
    <w:rsid w:val="0018033E"/>
    <w:rsid w:val="001853F4"/>
    <w:rsid w:val="0019027A"/>
    <w:rsid w:val="001A34E8"/>
    <w:rsid w:val="001B1395"/>
    <w:rsid w:val="001D716E"/>
    <w:rsid w:val="001E0097"/>
    <w:rsid w:val="001E153F"/>
    <w:rsid w:val="001E3E3D"/>
    <w:rsid w:val="001F331B"/>
    <w:rsid w:val="001F4BB4"/>
    <w:rsid w:val="00200719"/>
    <w:rsid w:val="0020091A"/>
    <w:rsid w:val="00202547"/>
    <w:rsid w:val="00207B7F"/>
    <w:rsid w:val="002116CE"/>
    <w:rsid w:val="0021423D"/>
    <w:rsid w:val="00221093"/>
    <w:rsid w:val="00223B84"/>
    <w:rsid w:val="00224C78"/>
    <w:rsid w:val="0024068F"/>
    <w:rsid w:val="00247434"/>
    <w:rsid w:val="00247C07"/>
    <w:rsid w:val="00261979"/>
    <w:rsid w:val="00267F00"/>
    <w:rsid w:val="00270342"/>
    <w:rsid w:val="00276796"/>
    <w:rsid w:val="002820C7"/>
    <w:rsid w:val="00286A47"/>
    <w:rsid w:val="0029418A"/>
    <w:rsid w:val="0029490C"/>
    <w:rsid w:val="002A2261"/>
    <w:rsid w:val="002B1F12"/>
    <w:rsid w:val="002C233F"/>
    <w:rsid w:val="002C5048"/>
    <w:rsid w:val="002D34B9"/>
    <w:rsid w:val="002F4AC2"/>
    <w:rsid w:val="003252A5"/>
    <w:rsid w:val="003253A3"/>
    <w:rsid w:val="0033212A"/>
    <w:rsid w:val="00336BC3"/>
    <w:rsid w:val="00336F0F"/>
    <w:rsid w:val="00343691"/>
    <w:rsid w:val="00350723"/>
    <w:rsid w:val="003509D6"/>
    <w:rsid w:val="003521EE"/>
    <w:rsid w:val="00367585"/>
    <w:rsid w:val="003768F1"/>
    <w:rsid w:val="003806D0"/>
    <w:rsid w:val="00380B75"/>
    <w:rsid w:val="00383CAF"/>
    <w:rsid w:val="00392788"/>
    <w:rsid w:val="003A4DA3"/>
    <w:rsid w:val="003B786B"/>
    <w:rsid w:val="003C004B"/>
    <w:rsid w:val="003C2A78"/>
    <w:rsid w:val="003C3157"/>
    <w:rsid w:val="003D0E60"/>
    <w:rsid w:val="003D1A0F"/>
    <w:rsid w:val="003E591B"/>
    <w:rsid w:val="003F209A"/>
    <w:rsid w:val="003F3135"/>
    <w:rsid w:val="00414B0B"/>
    <w:rsid w:val="00423643"/>
    <w:rsid w:val="0044291D"/>
    <w:rsid w:val="00471068"/>
    <w:rsid w:val="004758CB"/>
    <w:rsid w:val="00476E78"/>
    <w:rsid w:val="00477C5B"/>
    <w:rsid w:val="00480E31"/>
    <w:rsid w:val="0049170C"/>
    <w:rsid w:val="004A401E"/>
    <w:rsid w:val="004A4B63"/>
    <w:rsid w:val="004B1085"/>
    <w:rsid w:val="004B4B11"/>
    <w:rsid w:val="004B6911"/>
    <w:rsid w:val="004C4AD2"/>
    <w:rsid w:val="004C6C77"/>
    <w:rsid w:val="004D19F4"/>
    <w:rsid w:val="004D2239"/>
    <w:rsid w:val="004E5A46"/>
    <w:rsid w:val="004F68EF"/>
    <w:rsid w:val="004F6F18"/>
    <w:rsid w:val="004F79FC"/>
    <w:rsid w:val="005002AE"/>
    <w:rsid w:val="00504E7C"/>
    <w:rsid w:val="00507ED7"/>
    <w:rsid w:val="00510BDC"/>
    <w:rsid w:val="00522CAB"/>
    <w:rsid w:val="00534EAD"/>
    <w:rsid w:val="00536E93"/>
    <w:rsid w:val="00543939"/>
    <w:rsid w:val="00572B41"/>
    <w:rsid w:val="00572E05"/>
    <w:rsid w:val="00575C61"/>
    <w:rsid w:val="00592232"/>
    <w:rsid w:val="00594329"/>
    <w:rsid w:val="00595E0E"/>
    <w:rsid w:val="005A0764"/>
    <w:rsid w:val="005B1451"/>
    <w:rsid w:val="005B1590"/>
    <w:rsid w:val="005B3C00"/>
    <w:rsid w:val="005B617F"/>
    <w:rsid w:val="005B7788"/>
    <w:rsid w:val="005D58DE"/>
    <w:rsid w:val="005E2B12"/>
    <w:rsid w:val="005E7FE5"/>
    <w:rsid w:val="005F14E3"/>
    <w:rsid w:val="005F1507"/>
    <w:rsid w:val="005F1E04"/>
    <w:rsid w:val="005F57F4"/>
    <w:rsid w:val="00603C4A"/>
    <w:rsid w:val="00605DAD"/>
    <w:rsid w:val="00607BD8"/>
    <w:rsid w:val="00610360"/>
    <w:rsid w:val="00612DFE"/>
    <w:rsid w:val="00613D84"/>
    <w:rsid w:val="00623A1C"/>
    <w:rsid w:val="006252F6"/>
    <w:rsid w:val="0062771C"/>
    <w:rsid w:val="00627A1B"/>
    <w:rsid w:val="00627C81"/>
    <w:rsid w:val="00632A26"/>
    <w:rsid w:val="006402B3"/>
    <w:rsid w:val="00650976"/>
    <w:rsid w:val="00650FD3"/>
    <w:rsid w:val="0065254C"/>
    <w:rsid w:val="0065549D"/>
    <w:rsid w:val="006608DF"/>
    <w:rsid w:val="00663758"/>
    <w:rsid w:val="00663B61"/>
    <w:rsid w:val="00666DE3"/>
    <w:rsid w:val="006736D9"/>
    <w:rsid w:val="00676E85"/>
    <w:rsid w:val="006770FA"/>
    <w:rsid w:val="00677218"/>
    <w:rsid w:val="00686B3E"/>
    <w:rsid w:val="00695B9A"/>
    <w:rsid w:val="006B3B5E"/>
    <w:rsid w:val="006C163D"/>
    <w:rsid w:val="006E25B9"/>
    <w:rsid w:val="007113BA"/>
    <w:rsid w:val="00711727"/>
    <w:rsid w:val="00716520"/>
    <w:rsid w:val="0071679E"/>
    <w:rsid w:val="00726403"/>
    <w:rsid w:val="00726B19"/>
    <w:rsid w:val="00732B25"/>
    <w:rsid w:val="0073378C"/>
    <w:rsid w:val="00743B64"/>
    <w:rsid w:val="00753C9C"/>
    <w:rsid w:val="007548EC"/>
    <w:rsid w:val="00756857"/>
    <w:rsid w:val="007570B7"/>
    <w:rsid w:val="00763383"/>
    <w:rsid w:val="00763FB3"/>
    <w:rsid w:val="00766496"/>
    <w:rsid w:val="00767262"/>
    <w:rsid w:val="00770FF9"/>
    <w:rsid w:val="0077672A"/>
    <w:rsid w:val="00784921"/>
    <w:rsid w:val="00787A55"/>
    <w:rsid w:val="007901BD"/>
    <w:rsid w:val="007A31ED"/>
    <w:rsid w:val="007A3A2E"/>
    <w:rsid w:val="007A5CFE"/>
    <w:rsid w:val="007B299D"/>
    <w:rsid w:val="007D41EC"/>
    <w:rsid w:val="007D6BBF"/>
    <w:rsid w:val="007E2C4B"/>
    <w:rsid w:val="007E4951"/>
    <w:rsid w:val="00802908"/>
    <w:rsid w:val="0080603A"/>
    <w:rsid w:val="00817346"/>
    <w:rsid w:val="00817C10"/>
    <w:rsid w:val="0082005C"/>
    <w:rsid w:val="00820944"/>
    <w:rsid w:val="008219E2"/>
    <w:rsid w:val="00831EAF"/>
    <w:rsid w:val="00857AFA"/>
    <w:rsid w:val="00863920"/>
    <w:rsid w:val="00863DE0"/>
    <w:rsid w:val="008644C1"/>
    <w:rsid w:val="00866BCE"/>
    <w:rsid w:val="00866F9A"/>
    <w:rsid w:val="00887042"/>
    <w:rsid w:val="00890504"/>
    <w:rsid w:val="00892873"/>
    <w:rsid w:val="00893C99"/>
    <w:rsid w:val="00895178"/>
    <w:rsid w:val="008A0C24"/>
    <w:rsid w:val="008A2F7F"/>
    <w:rsid w:val="008A5D64"/>
    <w:rsid w:val="008C0CE7"/>
    <w:rsid w:val="008C1357"/>
    <w:rsid w:val="008C3319"/>
    <w:rsid w:val="008C6D10"/>
    <w:rsid w:val="008D290A"/>
    <w:rsid w:val="008D3BA1"/>
    <w:rsid w:val="008D545C"/>
    <w:rsid w:val="008E2D93"/>
    <w:rsid w:val="008E7D68"/>
    <w:rsid w:val="008F1787"/>
    <w:rsid w:val="008F408F"/>
    <w:rsid w:val="0090478B"/>
    <w:rsid w:val="00907311"/>
    <w:rsid w:val="0091656B"/>
    <w:rsid w:val="00920CC3"/>
    <w:rsid w:val="009276DD"/>
    <w:rsid w:val="0093127A"/>
    <w:rsid w:val="00937C49"/>
    <w:rsid w:val="00946F84"/>
    <w:rsid w:val="00947761"/>
    <w:rsid w:val="00952575"/>
    <w:rsid w:val="00956438"/>
    <w:rsid w:val="00976936"/>
    <w:rsid w:val="00982E7B"/>
    <w:rsid w:val="0098431E"/>
    <w:rsid w:val="009968D3"/>
    <w:rsid w:val="00997DE4"/>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579A"/>
    <w:rsid w:val="00A15C33"/>
    <w:rsid w:val="00A24911"/>
    <w:rsid w:val="00A33E68"/>
    <w:rsid w:val="00A449B1"/>
    <w:rsid w:val="00A523EC"/>
    <w:rsid w:val="00A7007F"/>
    <w:rsid w:val="00A828A6"/>
    <w:rsid w:val="00A942E1"/>
    <w:rsid w:val="00AA44DC"/>
    <w:rsid w:val="00AA751A"/>
    <w:rsid w:val="00AA7E86"/>
    <w:rsid w:val="00AB4B9B"/>
    <w:rsid w:val="00AC4211"/>
    <w:rsid w:val="00AD222F"/>
    <w:rsid w:val="00AE2F25"/>
    <w:rsid w:val="00AE3AD4"/>
    <w:rsid w:val="00AE612B"/>
    <w:rsid w:val="00AF3811"/>
    <w:rsid w:val="00AF43EE"/>
    <w:rsid w:val="00AF4779"/>
    <w:rsid w:val="00AF7E28"/>
    <w:rsid w:val="00B04633"/>
    <w:rsid w:val="00B10D96"/>
    <w:rsid w:val="00B263AE"/>
    <w:rsid w:val="00B36FAA"/>
    <w:rsid w:val="00B40195"/>
    <w:rsid w:val="00B42FD2"/>
    <w:rsid w:val="00B44E34"/>
    <w:rsid w:val="00B45691"/>
    <w:rsid w:val="00B5123C"/>
    <w:rsid w:val="00B54F85"/>
    <w:rsid w:val="00B56E66"/>
    <w:rsid w:val="00B66A3F"/>
    <w:rsid w:val="00B754FA"/>
    <w:rsid w:val="00B97723"/>
    <w:rsid w:val="00BA15CE"/>
    <w:rsid w:val="00BA7124"/>
    <w:rsid w:val="00BB4C58"/>
    <w:rsid w:val="00BC5220"/>
    <w:rsid w:val="00BC6428"/>
    <w:rsid w:val="00BD5889"/>
    <w:rsid w:val="00BE25D8"/>
    <w:rsid w:val="00BE5192"/>
    <w:rsid w:val="00BF3CCA"/>
    <w:rsid w:val="00BF6A59"/>
    <w:rsid w:val="00C24FC4"/>
    <w:rsid w:val="00C27E0A"/>
    <w:rsid w:val="00C34785"/>
    <w:rsid w:val="00C36516"/>
    <w:rsid w:val="00C37515"/>
    <w:rsid w:val="00C405FA"/>
    <w:rsid w:val="00C46ECE"/>
    <w:rsid w:val="00C50D20"/>
    <w:rsid w:val="00C55112"/>
    <w:rsid w:val="00C55D7A"/>
    <w:rsid w:val="00C56122"/>
    <w:rsid w:val="00C57E43"/>
    <w:rsid w:val="00C6078A"/>
    <w:rsid w:val="00C64A8D"/>
    <w:rsid w:val="00C6665D"/>
    <w:rsid w:val="00C76E14"/>
    <w:rsid w:val="00C927FF"/>
    <w:rsid w:val="00CA08FC"/>
    <w:rsid w:val="00CC5FFB"/>
    <w:rsid w:val="00CC701F"/>
    <w:rsid w:val="00CD5EF3"/>
    <w:rsid w:val="00CD73C1"/>
    <w:rsid w:val="00CE4E8C"/>
    <w:rsid w:val="00CF07BD"/>
    <w:rsid w:val="00CF4AE9"/>
    <w:rsid w:val="00D03501"/>
    <w:rsid w:val="00D06070"/>
    <w:rsid w:val="00D10A5C"/>
    <w:rsid w:val="00D15D9E"/>
    <w:rsid w:val="00D3295E"/>
    <w:rsid w:val="00D33C9A"/>
    <w:rsid w:val="00D367C9"/>
    <w:rsid w:val="00D41889"/>
    <w:rsid w:val="00D41953"/>
    <w:rsid w:val="00D41D36"/>
    <w:rsid w:val="00D42424"/>
    <w:rsid w:val="00D42ACD"/>
    <w:rsid w:val="00D50A8A"/>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0721F"/>
    <w:rsid w:val="00E23529"/>
    <w:rsid w:val="00E2617F"/>
    <w:rsid w:val="00E27ED8"/>
    <w:rsid w:val="00E36BE8"/>
    <w:rsid w:val="00E43D1A"/>
    <w:rsid w:val="00E508D7"/>
    <w:rsid w:val="00E61CB3"/>
    <w:rsid w:val="00E64382"/>
    <w:rsid w:val="00E674B3"/>
    <w:rsid w:val="00E76970"/>
    <w:rsid w:val="00E76B0E"/>
    <w:rsid w:val="00E9085A"/>
    <w:rsid w:val="00E93D7B"/>
    <w:rsid w:val="00EA575C"/>
    <w:rsid w:val="00EA749B"/>
    <w:rsid w:val="00EB3BFB"/>
    <w:rsid w:val="00EB75F2"/>
    <w:rsid w:val="00EC375E"/>
    <w:rsid w:val="00EC6D69"/>
    <w:rsid w:val="00EE1674"/>
    <w:rsid w:val="00F03A1D"/>
    <w:rsid w:val="00F13A95"/>
    <w:rsid w:val="00F177CA"/>
    <w:rsid w:val="00F35D51"/>
    <w:rsid w:val="00F40833"/>
    <w:rsid w:val="00F4330A"/>
    <w:rsid w:val="00F43562"/>
    <w:rsid w:val="00F4468B"/>
    <w:rsid w:val="00F63883"/>
    <w:rsid w:val="00F66DB2"/>
    <w:rsid w:val="00F72C92"/>
    <w:rsid w:val="00F74E8A"/>
    <w:rsid w:val="00F90DBC"/>
    <w:rsid w:val="00F95EC8"/>
    <w:rsid w:val="00FB1344"/>
    <w:rsid w:val="00FB3F33"/>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8</TotalTime>
  <Pages>51</Pages>
  <Words>49335</Words>
  <Characters>281210</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83</cp:revision>
  <dcterms:created xsi:type="dcterms:W3CDTF">2025-07-13T20:29:00Z</dcterms:created>
  <dcterms:modified xsi:type="dcterms:W3CDTF">2025-08-24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d2fvYk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